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549AA" w:rsidRPr="00FA6B71" w:rsidRDefault="004549AA" w:rsidP="006C3993">
      <w:pPr>
        <w:rPr>
          <w:lang w:val="pt-BR"/>
        </w:rPr>
      </w:pPr>
      <w:r w:rsidRPr="00FA6B71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78B56EC6" wp14:editId="63679338">
                <wp:simplePos x="0" y="0"/>
                <wp:positionH relativeFrom="column">
                  <wp:posOffset>-2194560</wp:posOffset>
                </wp:positionH>
                <wp:positionV relativeFrom="paragraph">
                  <wp:posOffset>60960</wp:posOffset>
                </wp:positionV>
                <wp:extent cx="7677150" cy="1085850"/>
                <wp:effectExtent l="0" t="0" r="0" b="0"/>
                <wp:wrapNone/>
                <wp:docPr id="1" name="Retângul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677150" cy="1085850"/>
                        </a:xfrm>
                        <a:prstGeom prst="rect">
                          <a:avLst/>
                        </a:prstGeom>
                        <a:solidFill>
                          <a:srgbClr val="285082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2">
                            <a:shade val="50000"/>
                          </a:schemeClr>
                        </a:lnRef>
                        <a:fillRef idx="1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tângulo 1" o:spid="_x0000_s1026" style="position:absolute;margin-left:-172.8pt;margin-top:4.8pt;width:604.5pt;height:85.5pt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" fillcolor="#285082" stroked="f" strokeweight="2pt"/>
            </w:pict>
          </mc:Fallback>
        </mc:AlternateContent>
      </w:r>
    </w:p>
    <w:p w:rsidR="00230A4E" w:rsidRPr="00FA6B71" w:rsidRDefault="00D03D5E" w:rsidP="0057045D">
      <w:pPr>
        <w:pStyle w:val="Ttulo3"/>
        <w:tabs>
          <w:tab w:val="left" w:pos="8160"/>
        </w:tabs>
      </w:pPr>
      <w:r w:rsidRPr="00743430">
        <w:rPr>
          <w:noProof/>
          <w:lang w:val="en-GB" w:eastAsia="en-GB"/>
        </w:rPr>
        <w:drawing>
          <wp:anchor distT="0" distB="0" distL="114300" distR="114300" simplePos="0" relativeHeight="251665408" behindDoc="0" locked="0" layoutInCell="1" allowOverlap="1" wp14:anchorId="3344DF27" wp14:editId="7431A379">
            <wp:simplePos x="0" y="0"/>
            <wp:positionH relativeFrom="column">
              <wp:posOffset>-168964</wp:posOffset>
            </wp:positionH>
            <wp:positionV relativeFrom="paragraph">
              <wp:posOffset>125066</wp:posOffset>
            </wp:positionV>
            <wp:extent cx="5615608" cy="540815"/>
            <wp:effectExtent l="0" t="0" r="4445" b="0"/>
            <wp:wrapNone/>
            <wp:docPr id="8" name="Imagem 8" descr="C:\Users\jeffe\AppData\Local\Microsoft\Windows\INetCache\Content.Word\ecology-icons-4819652_1280 copi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jeffe\AppData\Local\Microsoft\Windows\INetCache\Content.Word\ecology-icons-4819652_1280 copia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biLevel thresh="25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0725"/>
                    <a:stretch/>
                  </pic:blipFill>
                  <pic:spPr bwMode="auto">
                    <a:xfrm>
                      <a:off x="0" y="0"/>
                      <a:ext cx="5615155" cy="540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549AA" w:rsidRPr="00743430">
        <w:t>CAPÍTULO</w:t>
      </w:r>
      <w:r w:rsidR="005F4DF8">
        <w:t xml:space="preserve"> X</w:t>
      </w:r>
      <w:r w:rsidR="0057045D">
        <w:tab/>
      </w:r>
    </w:p>
    <w:p w:rsidR="007414DE" w:rsidRPr="00FA6B71" w:rsidRDefault="007414DE" w:rsidP="006C3993">
      <w:pPr>
        <w:rPr>
          <w:lang w:val="pt-BR"/>
        </w:rPr>
      </w:pPr>
    </w:p>
    <w:p w:rsidR="007414DE" w:rsidRDefault="007414DE" w:rsidP="006C3993">
      <w:pPr>
        <w:rPr>
          <w:lang w:val="pt-BR"/>
        </w:rPr>
      </w:pPr>
    </w:p>
    <w:p w:rsidR="00DC6ADF" w:rsidRPr="00FA6B71" w:rsidRDefault="00DC6ADF" w:rsidP="006C3993">
      <w:pPr>
        <w:rPr>
          <w:lang w:val="pt-BR"/>
        </w:rPr>
      </w:pPr>
    </w:p>
    <w:p w:rsidR="007414DE" w:rsidRPr="00FA6B71" w:rsidRDefault="009C1CBF" w:rsidP="009C1CBF">
      <w:pPr>
        <w:pStyle w:val="SemEspaamento"/>
        <w:jc w:val="right"/>
      </w:pPr>
      <w:r>
        <w:t>DOI: XXXXXXXXXXXXXXXX</w:t>
      </w:r>
    </w:p>
    <w:p w:rsidR="007414DE" w:rsidRPr="00FA6B71" w:rsidRDefault="007414DE" w:rsidP="006C3993">
      <w:pPr>
        <w:rPr>
          <w:lang w:val="pt-BR"/>
        </w:rPr>
      </w:pPr>
    </w:p>
    <w:p w:rsidR="007414DE" w:rsidRPr="00FA6B71" w:rsidRDefault="00D03D5E" w:rsidP="006C3993">
      <w:pPr>
        <w:rPr>
          <w:lang w:val="pt-BR"/>
        </w:rPr>
      </w:pPr>
      <w:r w:rsidRPr="00FA6B71">
        <w:rPr>
          <w:noProof/>
          <w:lang w:val="en-GB" w:eastAsia="en-GB"/>
        </w:rPr>
        <mc:AlternateContent>
          <mc:Choice Requires="wpg">
            <w:drawing>
              <wp:anchor distT="0" distB="0" distL="114300" distR="114300" simplePos="0" relativeHeight="251664384" behindDoc="0" locked="0" layoutInCell="1" allowOverlap="1" wp14:anchorId="2F593DA9" wp14:editId="0D9F5B08">
                <wp:simplePos x="0" y="0"/>
                <wp:positionH relativeFrom="column">
                  <wp:posOffset>957580</wp:posOffset>
                </wp:positionH>
                <wp:positionV relativeFrom="paragraph">
                  <wp:posOffset>108585</wp:posOffset>
                </wp:positionV>
                <wp:extent cx="4294505" cy="1520190"/>
                <wp:effectExtent l="0" t="19050" r="10795" b="22860"/>
                <wp:wrapNone/>
                <wp:docPr id="7" name="Grupo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94505" cy="1520190"/>
                          <a:chOff x="0" y="0"/>
                          <a:chExt cx="4294505" cy="1520456"/>
                        </a:xfrm>
                      </wpg:grpSpPr>
                      <wps:wsp>
                        <wps:cNvPr id="5" name="Conector reto 5"/>
                        <wps:cNvCnPr/>
                        <wps:spPr>
                          <a:xfrm>
                            <a:off x="0" y="0"/>
                            <a:ext cx="4294505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rgbClr val="285082"/>
                            </a:solidFill>
                            <a:prstDash val="sysDot"/>
                          </a:ln>
                          <a:effectLst/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" name="Conector reto 6"/>
                        <wps:cNvCnPr/>
                        <wps:spPr>
                          <a:xfrm>
                            <a:off x="0" y="1520456"/>
                            <a:ext cx="4294505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rgbClr val="285082"/>
                            </a:solidFill>
                            <a:prstDash val="sysDot"/>
                          </a:ln>
                          <a:effectLst/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upo 7" o:spid="_x0000_s1026" style="position:absolute;margin-left:75.4pt;margin-top:8.55pt;width:338.15pt;height:119.7pt;z-index:251664384" coordsize="42945,1520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">
                <v:line id="Conector reto 5" o:spid="_x0000_s1027" style="position:absolute;visibility:visible;mso-wrap-style:square" from="0,0" to="42945,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gL0OsMUAAADaAAAADwAAAGRycy9kb3ducmV2LnhtbESPQWvCQBSE74L/YXlCL6KbCtY0dRUp&#10;rRXBg1uh10f2mUSzb0N2q2l/fVcoeBxm5htmvuxsLS7U+sqxgsdxAoI4d6biQsHh832UgvAB2WDt&#10;mBT8kIflot+bY2bclfd00aEQEcI+QwVlCE0mpc9LsujHriGO3tG1FkOUbSFNi9cIt7WcJMmTtFhx&#10;XCixodeS8rP+tgp2Wucfz1+Ht9nkdEyHO71dn39RqYdBt3oBEagL9/B/e2MUTOF2Jd4AufgD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gL0OsMUAAADaAAAADwAAAAAAAAAA&#10;AAAAAAChAgAAZHJzL2Rvd25yZXYueG1sUEsFBgAAAAAEAAQA+QAAAJMDAAAAAA==&#10;" strokecolor="#285082" strokeweight="3pt">
                  <v:stroke dashstyle="1 1"/>
                </v:line>
                <v:line id="Conector reto 6" o:spid="_x0000_s1028" style="position:absolute;visibility:visible;mso-wrap-style:square" from="0,15204" to="42945,1520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cG+Qx8YAAADaAAAADwAAAGRycy9kb3ducmV2LnhtbESPT2vCQBTE74LfYXlCL1I3evBP6iaU&#10;Ym0RPHQVen1kn0lq9m3Irpr203cLQo/DzPyGWee9bcSVOl87VjCdJCCIC2dqLhUcD6+PSxA+IBts&#10;HJOCb/KQZ8PBGlPjbvxBVx1KESHsU1RQhdCmUvqiIot+4lri6J1cZzFE2ZXSdHiLcNvIWZLMpcWa&#10;40KFLb1UVJz1xSrYa128rT6Pm8Xs67Qc7/Vue/5BpR5G/fMTiEB9+A/f2+9GwRz+rsQbILNfAA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HBvkMfGAAAA2gAAAA8AAAAAAAAA&#10;AAAAAAAAoQIAAGRycy9kb3ducmV2LnhtbFBLBQYAAAAABAAEAPkAAACUAwAAAAA=&#10;" strokecolor="#285082" strokeweight="3pt">
                  <v:stroke dashstyle="1 1"/>
                </v:line>
              </v:group>
            </w:pict>
          </mc:Fallback>
        </mc:AlternateContent>
      </w:r>
    </w:p>
    <w:p w:rsidR="004549AA" w:rsidRPr="00FA6B71" w:rsidRDefault="000A2B71" w:rsidP="0057045D">
      <w:pPr>
        <w:pStyle w:val="Ttulo1"/>
        <w:jc w:val="center"/>
      </w:pPr>
      <w:r>
        <w:t>TÍTULO</w:t>
      </w:r>
    </w:p>
    <w:p w:rsidR="007414DE" w:rsidRPr="00FA6B71" w:rsidRDefault="007414DE" w:rsidP="006C3993">
      <w:pPr>
        <w:rPr>
          <w:lang w:val="pt-BR"/>
        </w:rPr>
      </w:pPr>
    </w:p>
    <w:tbl>
      <w:tblPr>
        <w:tblStyle w:val="MDPITable"/>
        <w:tblpPr w:leftFromText="198" w:rightFromText="198" w:vertAnchor="page" w:horzAnchor="margin" w:tblpX="-142" w:tblpY="10818"/>
        <w:tblW w:w="2872" w:type="dxa"/>
        <w:tblLayout w:type="fixed"/>
        <w:tblLook w:val="04A0" w:firstRow="1" w:lastRow="0" w:firstColumn="1" w:lastColumn="0" w:noHBand="0" w:noVBand="1"/>
      </w:tblPr>
      <w:tblGrid>
        <w:gridCol w:w="2872"/>
      </w:tblGrid>
      <w:tr w:rsidR="003E6845" w:rsidRPr="00FA65FE" w:rsidTr="003E6845">
        <w:trPr>
          <w:cantSplit/>
          <w:trHeight w:val="4626"/>
        </w:trPr>
        <w:tc>
          <w:tcPr>
            <w:tcW w:w="2872" w:type="dxa"/>
          </w:tcPr>
          <w:p w:rsidR="003E6845" w:rsidRPr="00FA65FE" w:rsidRDefault="003E6845" w:rsidP="003E6845">
            <w:pPr>
              <w:adjustRightInd w:val="0"/>
              <w:snapToGrid w:val="0"/>
              <w:spacing w:line="240" w:lineRule="atLeast"/>
              <w:ind w:right="113"/>
              <w:jc w:val="left"/>
              <w:rPr>
                <w:rFonts w:eastAsia="等线" w:cs="Calibri"/>
                <w:sz w:val="14"/>
                <w:szCs w:val="22"/>
                <w:lang w:val="pt-BR" w:eastAsia="zh-CN"/>
              </w:rPr>
            </w:pPr>
            <w:r w:rsidRPr="00FA65FE">
              <w:rPr>
                <w:rFonts w:eastAsia="等线" w:cs="Calibri"/>
                <w:b/>
                <w:sz w:val="14"/>
                <w:szCs w:val="22"/>
                <w:lang w:val="pt-BR" w:eastAsia="zh-CN"/>
              </w:rPr>
              <w:t>Citação:</w:t>
            </w:r>
            <w:r w:rsidRPr="00FA65FE">
              <w:rPr>
                <w:rFonts w:eastAsia="等线" w:cs="Calibri"/>
                <w:sz w:val="14"/>
                <w:szCs w:val="22"/>
                <w:lang w:val="pt-BR" w:eastAsia="zh-CN"/>
              </w:rPr>
              <w:t xml:space="preserve"> XXXXXXXXXXXXXXXXX XXXX XXXXXXXXXXXX XXXXXXXXXXX XXXXXXXXX XXXXXXXXXXXXXXXXXX XXXXXXXX XXXXX XXXXXXXXX XXXXXX XXXXX</w:t>
            </w:r>
          </w:p>
          <w:p w:rsidR="003E6845" w:rsidRPr="00FA65FE" w:rsidRDefault="003E6845" w:rsidP="003E6845">
            <w:pPr>
              <w:adjustRightInd w:val="0"/>
              <w:snapToGrid w:val="0"/>
              <w:spacing w:before="240" w:after="240" w:line="240" w:lineRule="atLeast"/>
              <w:ind w:right="113"/>
              <w:jc w:val="left"/>
              <w:rPr>
                <w:rFonts w:eastAsia="Times New Roman"/>
                <w:sz w:val="14"/>
                <w:szCs w:val="22"/>
                <w:lang w:val="pt-BR" w:eastAsia="de-DE" w:bidi="en-US"/>
              </w:rPr>
            </w:pPr>
            <w:r w:rsidRPr="00FA65FE">
              <w:rPr>
                <w:rFonts w:eastAsia="Times New Roman"/>
                <w:b/>
                <w:sz w:val="14"/>
                <w:szCs w:val="22"/>
                <w:lang w:val="pt-BR" w:eastAsia="de-DE" w:bidi="en-US"/>
              </w:rPr>
              <w:t xml:space="preserve">Editor acadêmico: </w:t>
            </w:r>
            <w:r w:rsidRPr="00FA65FE">
              <w:rPr>
                <w:rFonts w:eastAsia="Times New Roman"/>
                <w:sz w:val="14"/>
                <w:szCs w:val="22"/>
                <w:lang w:val="pt-BR" w:eastAsia="de-DE" w:bidi="en-US"/>
              </w:rPr>
              <w:t>Jefferson Rodrigues-Silva</w:t>
            </w:r>
          </w:p>
          <w:p w:rsidR="003E6845" w:rsidRPr="00FA65FE" w:rsidRDefault="003E6845" w:rsidP="003E6845">
            <w:pPr>
              <w:adjustRightInd w:val="0"/>
              <w:snapToGrid w:val="0"/>
              <w:spacing w:before="240" w:after="240" w:line="240" w:lineRule="atLeast"/>
              <w:ind w:right="113"/>
              <w:jc w:val="left"/>
              <w:rPr>
                <w:rFonts w:eastAsia="Times New Roman"/>
                <w:sz w:val="14"/>
                <w:szCs w:val="22"/>
                <w:lang w:val="pt-BR" w:eastAsia="de-DE" w:bidi="en-US"/>
              </w:rPr>
            </w:pPr>
            <w:r w:rsidRPr="00FA65FE">
              <w:rPr>
                <w:rFonts w:eastAsia="Times New Roman"/>
                <w:b/>
                <w:sz w:val="14"/>
                <w:szCs w:val="22"/>
                <w:lang w:val="pt-BR" w:eastAsia="de-DE" w:bidi="en-US"/>
              </w:rPr>
              <w:t xml:space="preserve">Revisores científicos: </w:t>
            </w:r>
            <w:r w:rsidRPr="00FA65FE">
              <w:rPr>
                <w:rFonts w:eastAsia="Times New Roman"/>
                <w:sz w:val="14"/>
                <w:szCs w:val="22"/>
                <w:lang w:val="pt-BR" w:eastAsia="de-DE" w:bidi="en-US"/>
              </w:rPr>
              <w:t xml:space="preserve">XXXXXX </w:t>
            </w:r>
            <w:proofErr w:type="spellStart"/>
            <w:r w:rsidRPr="00FA65FE">
              <w:rPr>
                <w:rFonts w:eastAsia="Times New Roman"/>
                <w:sz w:val="14"/>
                <w:szCs w:val="22"/>
                <w:lang w:val="pt-BR" w:eastAsia="de-DE" w:bidi="en-US"/>
              </w:rPr>
              <w:t>XXXXXX</w:t>
            </w:r>
            <w:proofErr w:type="spellEnd"/>
            <w:r w:rsidRPr="00FA65FE">
              <w:rPr>
                <w:rFonts w:eastAsia="Times New Roman"/>
                <w:sz w:val="14"/>
                <w:szCs w:val="22"/>
                <w:lang w:val="pt-BR" w:eastAsia="de-DE" w:bidi="en-US"/>
              </w:rPr>
              <w:t xml:space="preserve"> XXXXXXX XXXXXXXXX XXXX</w:t>
            </w:r>
          </w:p>
          <w:p w:rsidR="003E6845" w:rsidRPr="00FA65FE" w:rsidRDefault="003E6845" w:rsidP="003E6845">
            <w:pPr>
              <w:adjustRightInd w:val="0"/>
              <w:snapToGrid w:val="0"/>
              <w:spacing w:before="240" w:after="240" w:line="240" w:lineRule="atLeast"/>
              <w:ind w:right="113"/>
              <w:jc w:val="left"/>
              <w:rPr>
                <w:rFonts w:eastAsia="Times New Roman"/>
                <w:b/>
                <w:sz w:val="14"/>
                <w:szCs w:val="22"/>
                <w:lang w:val="pt-BR" w:eastAsia="de-DE" w:bidi="en-US"/>
              </w:rPr>
            </w:pPr>
          </w:p>
          <w:p w:rsidR="003E6845" w:rsidRPr="002154C5" w:rsidRDefault="003E6845" w:rsidP="003E6845">
            <w:pPr>
              <w:adjustRightInd w:val="0"/>
              <w:snapToGrid w:val="0"/>
              <w:spacing w:before="240" w:line="240" w:lineRule="atLeast"/>
              <w:ind w:right="113"/>
              <w:rPr>
                <w:snapToGrid w:val="0"/>
                <w:sz w:val="14"/>
                <w:szCs w:val="20"/>
                <w:lang w:val="en-GB" w:bidi="en-US"/>
              </w:rPr>
            </w:pPr>
            <w:r w:rsidRPr="002154C5">
              <w:rPr>
                <w:noProof/>
                <w:snapToGrid w:val="0"/>
                <w:sz w:val="14"/>
                <w:szCs w:val="20"/>
                <w:lang w:val="en-GB" w:eastAsia="en-GB"/>
              </w:rPr>
              <w:drawing>
                <wp:inline distT="0" distB="0" distL="0" distR="0" wp14:anchorId="1C4FA7FE" wp14:editId="36EC8DD8">
                  <wp:extent cx="694800" cy="248400"/>
                  <wp:effectExtent l="0" t="0" r="0" b="0"/>
                  <wp:docPr id="12" name="Pictur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94800" cy="248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3E6845" w:rsidRPr="002154C5" w:rsidRDefault="003E6845" w:rsidP="003E6845">
            <w:pPr>
              <w:adjustRightInd w:val="0"/>
              <w:snapToGrid w:val="0"/>
              <w:spacing w:before="60" w:line="240" w:lineRule="atLeast"/>
              <w:ind w:right="113"/>
              <w:rPr>
                <w:rFonts w:ascii="Palatino Linotype" w:hAnsi="Palatino Linotype"/>
                <w:snapToGrid w:val="0"/>
                <w:sz w:val="14"/>
                <w:szCs w:val="20"/>
                <w:lang w:val="en-GB" w:bidi="en-US"/>
              </w:rPr>
            </w:pPr>
            <w:r w:rsidRPr="002154C5">
              <w:rPr>
                <w:b/>
                <w:snapToGrid w:val="0"/>
                <w:sz w:val="14"/>
                <w:szCs w:val="20"/>
                <w:lang w:val="en-GB" w:bidi="en-US"/>
              </w:rPr>
              <w:t>Copyright:</w:t>
            </w:r>
            <w:r w:rsidRPr="002154C5">
              <w:rPr>
                <w:snapToGrid w:val="0"/>
                <w:sz w:val="14"/>
                <w:szCs w:val="20"/>
                <w:lang w:val="en-GB" w:bidi="en-US"/>
              </w:rPr>
              <w:t xml:space="preserve"> © 2021 by the authors. Submitted for possible open access publication under the terms and conditions of the Creative Commons Attribution (CC BY) license (http://creativecommons.org/licenses/by/4.0/).</w:t>
            </w:r>
          </w:p>
        </w:tc>
      </w:tr>
    </w:tbl>
    <w:p w:rsidR="007414DE" w:rsidRPr="00FA65FE" w:rsidRDefault="007414DE" w:rsidP="006C3993">
      <w:pPr>
        <w:rPr>
          <w:lang w:val="en-GB"/>
        </w:rPr>
      </w:pPr>
    </w:p>
    <w:p w:rsidR="007414DE" w:rsidRPr="00FA65FE" w:rsidRDefault="007414DE" w:rsidP="006C3993">
      <w:pPr>
        <w:rPr>
          <w:lang w:val="en-GB"/>
        </w:rPr>
      </w:pPr>
    </w:p>
    <w:p w:rsidR="004549AA" w:rsidRPr="00743430" w:rsidRDefault="000A2B71" w:rsidP="006C3993">
      <w:pPr>
        <w:pStyle w:val="SemEspaamento"/>
        <w:jc w:val="right"/>
      </w:pPr>
      <w:r>
        <w:t xml:space="preserve">Nome completo </w:t>
      </w:r>
      <w:proofErr w:type="gramStart"/>
      <w:r>
        <w:t>do(</w:t>
      </w:r>
      <w:proofErr w:type="gramEnd"/>
      <w:r>
        <w:t>a) autor(a)</w:t>
      </w:r>
      <w:r w:rsidR="00C76A34"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7.15pt;height:25.8pt">
            <v:imagedata r:id="rId11" o:title="orcid_500x500" croptop="18945f" cropbottom="18967f" cropleft="17238f" cropright="19000f"/>
          </v:shape>
        </w:pict>
      </w:r>
    </w:p>
    <w:p w:rsidR="004549AA" w:rsidRPr="00743430" w:rsidRDefault="00E35E0F" w:rsidP="006C3993">
      <w:pPr>
        <w:pStyle w:val="SemEspaamento"/>
        <w:jc w:val="right"/>
      </w:pPr>
      <w:r>
        <w:t xml:space="preserve">Nome completo </w:t>
      </w:r>
      <w:proofErr w:type="gramStart"/>
      <w:r>
        <w:t>do(</w:t>
      </w:r>
      <w:proofErr w:type="gramEnd"/>
      <w:r>
        <w:t>a) autor(a)</w:t>
      </w:r>
      <w:r w:rsidR="009C1CBF">
        <w:rPr>
          <w:noProof/>
          <w:lang w:val="en-GB" w:eastAsia="en-GB"/>
        </w:rPr>
        <w:drawing>
          <wp:inline distT="0" distB="0" distL="0" distR="0" wp14:anchorId="2C0A77C1" wp14:editId="28A0EA40">
            <wp:extent cx="337820" cy="318135"/>
            <wp:effectExtent l="0" t="0" r="0" b="0"/>
            <wp:docPr id="18" name="Imagem 18" descr="C:\Users\jeffe\AppData\Local\Microsoft\Windows\INetCache\Content.Word\orcid_500x50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jeffe\AppData\Local\Microsoft\Windows\INetCache\Content.Word\orcid_500x500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303" t="28908" r="28992" b="2894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820" cy="318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414DE" w:rsidRPr="00743430" w:rsidRDefault="007414DE" w:rsidP="006C3993">
      <w:pPr>
        <w:rPr>
          <w:lang w:val="pt-BR"/>
        </w:rPr>
      </w:pPr>
    </w:p>
    <w:p w:rsidR="007414DE" w:rsidRPr="00743430" w:rsidRDefault="007414DE" w:rsidP="006C3993">
      <w:pPr>
        <w:rPr>
          <w:lang w:val="pt-BR"/>
        </w:rPr>
      </w:pPr>
    </w:p>
    <w:p w:rsidR="007414DE" w:rsidRPr="00743430" w:rsidRDefault="007414DE" w:rsidP="006C3993">
      <w:pPr>
        <w:rPr>
          <w:lang w:val="pt-BR"/>
        </w:rPr>
      </w:pPr>
    </w:p>
    <w:p w:rsidR="007414DE" w:rsidRPr="00FA6B71" w:rsidRDefault="007414DE" w:rsidP="006C3993">
      <w:pPr>
        <w:rPr>
          <w:lang w:val="pt-BR"/>
        </w:rPr>
        <w:sectPr w:rsidR="007414DE" w:rsidRPr="00FA6B71" w:rsidSect="00FA65FE">
          <w:headerReference w:type="even" r:id="rId13"/>
          <w:headerReference w:type="default" r:id="rId14"/>
          <w:footerReference w:type="even" r:id="rId15"/>
          <w:footerReference w:type="default" r:id="rId16"/>
          <w:pgSz w:w="11906" w:h="16838"/>
          <w:pgMar w:top="1560" w:right="1080" w:bottom="1440" w:left="1080" w:header="709" w:footer="709" w:gutter="0"/>
          <w:cols w:space="708"/>
          <w:titlePg/>
          <w:docGrid w:linePitch="381"/>
        </w:sectPr>
      </w:pPr>
    </w:p>
    <w:p w:rsidR="005F4DF8" w:rsidRDefault="001F341B">
      <w:pPr>
        <w:spacing w:after="200" w:line="276" w:lineRule="auto"/>
        <w:jc w:val="left"/>
        <w:rPr>
          <w:lang w:val="pt-BR"/>
        </w:rPr>
      </w:pPr>
      <w:r>
        <w:rPr>
          <w:lang w:val="pt-BR"/>
        </w:rPr>
        <w:lastRenderedPageBreak/>
        <w:br w:type="page"/>
      </w:r>
      <w:r w:rsidR="005F4DF8" w:rsidRPr="00FA6B71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40476980" wp14:editId="0EA71B96">
                <wp:simplePos x="0" y="0"/>
                <wp:positionH relativeFrom="column">
                  <wp:posOffset>2169160</wp:posOffset>
                </wp:positionH>
                <wp:positionV relativeFrom="paragraph">
                  <wp:posOffset>206375</wp:posOffset>
                </wp:positionV>
                <wp:extent cx="4856480" cy="7580630"/>
                <wp:effectExtent l="0" t="0" r="1270" b="1270"/>
                <wp:wrapTopAndBottom/>
                <wp:docPr id="29" name="Retângulo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56480" cy="7580630"/>
                        </a:xfrm>
                        <a:prstGeom prst="rect">
                          <a:avLst/>
                        </a:prstGeom>
                        <a:solidFill>
                          <a:srgbClr val="285082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2">
                            <a:shade val="50000"/>
                          </a:schemeClr>
                        </a:lnRef>
                        <a:fillRef idx="1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5F4DF8" w:rsidRDefault="008A474A" w:rsidP="005F4DF8">
                            <w:pPr>
                              <w:pStyle w:val="Ttulo3"/>
                            </w:pPr>
                            <w:r>
                              <w:t>DESCRIÇÃO</w:t>
                            </w:r>
                          </w:p>
                          <w:p w:rsidR="00D477E4" w:rsidRDefault="00E920CC" w:rsidP="00D477E4">
                            <w:p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>
                              <w:rPr>
                                <w:b/>
                                <w:lang w:val="pt-BR"/>
                              </w:rPr>
                              <w:t>Texto com letra Candara 14.</w:t>
                            </w:r>
                            <w:r w:rsidR="00D477E4">
                              <w:rPr>
                                <w:b/>
                                <w:lang w:val="pt-BR"/>
                              </w:rPr>
                              <w:t xml:space="preserve"> Neste espaço, os autores devem descrever de manei</w:t>
                            </w:r>
                            <w:r w:rsidR="00FA65FE">
                              <w:rPr>
                                <w:b/>
                                <w:lang w:val="pt-BR"/>
                              </w:rPr>
                              <w:t>ra sucinta a prática pedagógica.</w:t>
                            </w:r>
                          </w:p>
                          <w:p w:rsidR="00FA65FE" w:rsidRDefault="00FA65FE" w:rsidP="00D477E4">
                            <w:p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>
                              <w:rPr>
                                <w:b/>
                                <w:lang w:val="pt-BR"/>
                              </w:rPr>
                              <w:t>DICA: COMO A DESCRIÇÃO É UM RESUMO, SUGIRO QUE SEJA O ÚLTIMO TEXTO A SER ESCRITO.</w:t>
                            </w:r>
                          </w:p>
                          <w:p w:rsidR="00D477E4" w:rsidRDefault="00D477E4" w:rsidP="00D477E4">
                            <w:p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>
                              <w:rPr>
                                <w:b/>
                                <w:lang w:val="pt-BR"/>
                              </w:rPr>
                              <w:t xml:space="preserve">A descrição deve indicar em texto corrido (sem tópicos): </w:t>
                            </w:r>
                          </w:p>
                          <w:p w:rsidR="00D477E4" w:rsidRPr="00D477E4" w:rsidRDefault="00D477E4" w:rsidP="00D477E4">
                            <w:pPr>
                              <w:pStyle w:val="PargrafodaLista"/>
                              <w:numPr>
                                <w:ilvl w:val="0"/>
                                <w:numId w:val="6"/>
                              </w:num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 w:rsidRPr="00D477E4">
                              <w:rPr>
                                <w:b/>
                                <w:lang w:val="pt-BR"/>
                              </w:rPr>
                              <w:t>O nível (Educação infantil, Ensino Fundamental I, Ensino Fundamental II, Ensino Médio).</w:t>
                            </w:r>
                          </w:p>
                          <w:p w:rsidR="00D477E4" w:rsidRDefault="00D477E4" w:rsidP="00D477E4">
                            <w:pPr>
                              <w:pStyle w:val="PargrafodaLista"/>
                              <w:numPr>
                                <w:ilvl w:val="0"/>
                                <w:numId w:val="6"/>
                              </w:num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 w:rsidRPr="00D477E4">
                              <w:rPr>
                                <w:b/>
                                <w:lang w:val="pt-BR"/>
                              </w:rPr>
                              <w:t>O ano ou série (coloque em parênteses a idade típica dos alunos).</w:t>
                            </w:r>
                          </w:p>
                          <w:p w:rsidR="00FA65FE" w:rsidRDefault="00FA65FE" w:rsidP="00FA65FE">
                            <w:pPr>
                              <w:pStyle w:val="PargrafodaLista"/>
                              <w:numPr>
                                <w:ilvl w:val="0"/>
                                <w:numId w:val="6"/>
                              </w:num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 w:rsidRPr="00D477E4">
                              <w:rPr>
                                <w:b/>
                                <w:lang w:val="pt-BR"/>
                              </w:rPr>
                              <w:t>Carga horária total da atividade.</w:t>
                            </w:r>
                          </w:p>
                          <w:p w:rsidR="00FA65FE" w:rsidRPr="00D477E4" w:rsidRDefault="00FA65FE" w:rsidP="00FA65FE">
                            <w:pPr>
                              <w:pStyle w:val="PargrafodaLista"/>
                              <w:numPr>
                                <w:ilvl w:val="0"/>
                                <w:numId w:val="6"/>
                              </w:num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>
                              <w:rPr>
                                <w:b/>
                                <w:lang w:val="pt-BR"/>
                              </w:rPr>
                              <w:t>Abordagem educacional: educação interdisciplinar STEAM</w:t>
                            </w:r>
                          </w:p>
                          <w:p w:rsidR="00D477E4" w:rsidRDefault="00D477E4" w:rsidP="00D477E4">
                            <w:pPr>
                              <w:pStyle w:val="PargrafodaLista"/>
                              <w:numPr>
                                <w:ilvl w:val="0"/>
                                <w:numId w:val="6"/>
                              </w:num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 w:rsidRPr="00D477E4">
                              <w:rPr>
                                <w:b/>
                                <w:lang w:val="pt-BR"/>
                              </w:rPr>
                              <w:t>Metodologia de ensino: Aprendizagem facilitada por material manipulativo.</w:t>
                            </w:r>
                          </w:p>
                          <w:p w:rsidR="00FA65FE" w:rsidRPr="00D477E4" w:rsidRDefault="00FA65FE" w:rsidP="00FA65FE">
                            <w:pPr>
                              <w:pStyle w:val="PargrafodaLista"/>
                              <w:numPr>
                                <w:ilvl w:val="0"/>
                                <w:numId w:val="6"/>
                              </w:num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>
                              <w:rPr>
                                <w:b/>
                                <w:lang w:val="pt-BR"/>
                              </w:rPr>
                              <w:t xml:space="preserve">As disciplinas </w:t>
                            </w:r>
                            <w:proofErr w:type="gramStart"/>
                            <w:r>
                              <w:rPr>
                                <w:b/>
                                <w:lang w:val="pt-BR"/>
                              </w:rPr>
                              <w:t>envolvidas .</w:t>
                            </w:r>
                            <w:proofErr w:type="gramEnd"/>
                          </w:p>
                          <w:p w:rsidR="00D477E4" w:rsidRPr="00D477E4" w:rsidRDefault="00D477E4" w:rsidP="00D477E4">
                            <w:pPr>
                              <w:pStyle w:val="PargrafodaLista"/>
                              <w:numPr>
                                <w:ilvl w:val="0"/>
                                <w:numId w:val="6"/>
                              </w:num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>
                              <w:rPr>
                                <w:b/>
                                <w:lang w:val="pt-BR"/>
                              </w:rPr>
                              <w:t>Qual é o material</w:t>
                            </w:r>
                            <w:r w:rsidRPr="00D477E4">
                              <w:rPr>
                                <w:b/>
                                <w:lang w:val="pt-BR"/>
                              </w:rPr>
                              <w:t xml:space="preserve"> manipulativo</w:t>
                            </w:r>
                            <w:r>
                              <w:rPr>
                                <w:b/>
                                <w:lang w:val="pt-BR"/>
                              </w:rPr>
                              <w:t>.</w:t>
                            </w:r>
                          </w:p>
                          <w:p w:rsidR="00D477E4" w:rsidRPr="00D477E4" w:rsidRDefault="00D477E4" w:rsidP="00D477E4">
                            <w:pPr>
                              <w:pStyle w:val="PargrafodaLista"/>
                              <w:numPr>
                                <w:ilvl w:val="0"/>
                                <w:numId w:val="6"/>
                              </w:numPr>
                              <w:ind w:right="526"/>
                              <w:rPr>
                                <w:b/>
                                <w:lang w:val="pt-BR"/>
                              </w:rPr>
                            </w:pPr>
                            <w:r w:rsidRPr="00D477E4">
                              <w:rPr>
                                <w:b/>
                                <w:lang w:val="pt-BR"/>
                              </w:rPr>
                              <w:t>As principais habilidades e conteúdos que são mobilizados.</w:t>
                            </w:r>
                          </w:p>
                          <w:p w:rsidR="00E35E0F" w:rsidRPr="00E35E0F" w:rsidRDefault="00E35E0F" w:rsidP="008A474A">
                            <w:pPr>
                              <w:ind w:right="526"/>
                              <w:rPr>
                                <w:lang w:val="pt-BR"/>
                              </w:rPr>
                            </w:pPr>
                            <w:r w:rsidRPr="00E35E0F">
                              <w:rPr>
                                <w:b/>
                                <w:lang w:val="pt-BR"/>
                              </w:rPr>
                              <w:t>Palavras-chave:</w:t>
                            </w:r>
                            <w:r w:rsidRPr="00E35E0F">
                              <w:rPr>
                                <w:lang w:val="pt-BR"/>
                              </w:rPr>
                              <w:t xml:space="preserve"> Palavra </w:t>
                            </w:r>
                            <w:proofErr w:type="gramStart"/>
                            <w:r w:rsidRPr="00E35E0F">
                              <w:rPr>
                                <w:lang w:val="pt-BR"/>
                              </w:rPr>
                              <w:t>1</w:t>
                            </w:r>
                            <w:proofErr w:type="gramEnd"/>
                            <w:r w:rsidRPr="00E35E0F">
                              <w:rPr>
                                <w:lang w:val="pt-BR"/>
                              </w:rPr>
                              <w:t xml:space="preserve">. Palavra </w:t>
                            </w:r>
                            <w:proofErr w:type="gramStart"/>
                            <w:r w:rsidRPr="00E35E0F">
                              <w:rPr>
                                <w:lang w:val="pt-BR"/>
                              </w:rPr>
                              <w:t>2</w:t>
                            </w:r>
                            <w:proofErr w:type="gramEnd"/>
                            <w:r w:rsidRPr="00E35E0F">
                              <w:rPr>
                                <w:lang w:val="pt-BR"/>
                              </w:rPr>
                              <w:t xml:space="preserve">. Palavra </w:t>
                            </w:r>
                            <w:proofErr w:type="gramStart"/>
                            <w:r w:rsidRPr="00E35E0F">
                              <w:rPr>
                                <w:lang w:val="pt-BR"/>
                              </w:rPr>
                              <w:t>3</w:t>
                            </w:r>
                            <w:proofErr w:type="gramEnd"/>
                            <w:r w:rsidRPr="00E35E0F">
                              <w:rPr>
                                <w:lang w:val="pt-BR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tângulo 29" o:spid="_x0000_s1026" style="position:absolute;margin-left:170.8pt;margin-top:16.25pt;width:382.4pt;height:596.9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" fillcolor="#285082" stroked="f" strokeweight="2pt">
                <v:textbox>
                  <w:txbxContent>
                    <w:p w:rsidR="005F4DF8" w:rsidRDefault="008A474A" w:rsidP="005F4DF8">
                      <w:pPr>
                        <w:pStyle w:val="Ttulo3"/>
                      </w:pPr>
                      <w:r>
                        <w:t>DESCRIÇÃO</w:t>
                      </w:r>
                    </w:p>
                    <w:p w:rsidR="00D477E4" w:rsidRDefault="00E920CC" w:rsidP="00D477E4">
                      <w:pPr>
                        <w:ind w:right="526"/>
                        <w:rPr>
                          <w:b/>
                          <w:lang w:val="pt-BR"/>
                        </w:rPr>
                      </w:pPr>
                      <w:r>
                        <w:rPr>
                          <w:b/>
                          <w:lang w:val="pt-BR"/>
                        </w:rPr>
                        <w:t>Texto com letra Candara 14.</w:t>
                      </w:r>
                      <w:r w:rsidR="00D477E4">
                        <w:rPr>
                          <w:b/>
                          <w:lang w:val="pt-BR"/>
                        </w:rPr>
                        <w:t xml:space="preserve"> Neste espaço, os autores devem descrever de manei</w:t>
                      </w:r>
                      <w:r w:rsidR="00FA65FE">
                        <w:rPr>
                          <w:b/>
                          <w:lang w:val="pt-BR"/>
                        </w:rPr>
                        <w:t>ra sucinta a prática pedagógica.</w:t>
                      </w:r>
                    </w:p>
                    <w:p w:rsidR="00FA65FE" w:rsidRDefault="00FA65FE" w:rsidP="00D477E4">
                      <w:pPr>
                        <w:ind w:right="526"/>
                        <w:rPr>
                          <w:b/>
                          <w:lang w:val="pt-BR"/>
                        </w:rPr>
                      </w:pPr>
                      <w:r>
                        <w:rPr>
                          <w:b/>
                          <w:lang w:val="pt-BR"/>
                        </w:rPr>
                        <w:t>DICA: COMO A DESCRIÇÃO É UM RESUMO, SUGIRO QUE SEJA O ÚLTIMO TEXTO A SER ESCRITO.</w:t>
                      </w:r>
                    </w:p>
                    <w:p w:rsidR="00D477E4" w:rsidRDefault="00D477E4" w:rsidP="00D477E4">
                      <w:pPr>
                        <w:ind w:right="526"/>
                        <w:rPr>
                          <w:b/>
                          <w:lang w:val="pt-BR"/>
                        </w:rPr>
                      </w:pPr>
                      <w:r>
                        <w:rPr>
                          <w:b/>
                          <w:lang w:val="pt-BR"/>
                        </w:rPr>
                        <w:t xml:space="preserve">A descrição deve indicar em texto corrido (sem tópicos): </w:t>
                      </w:r>
                    </w:p>
                    <w:p w:rsidR="00D477E4" w:rsidRPr="00D477E4" w:rsidRDefault="00D477E4" w:rsidP="00D477E4">
                      <w:pPr>
                        <w:pStyle w:val="PargrafodaLista"/>
                        <w:numPr>
                          <w:ilvl w:val="0"/>
                          <w:numId w:val="6"/>
                        </w:numPr>
                        <w:ind w:right="526"/>
                        <w:rPr>
                          <w:b/>
                          <w:lang w:val="pt-BR"/>
                        </w:rPr>
                      </w:pPr>
                      <w:r w:rsidRPr="00D477E4">
                        <w:rPr>
                          <w:b/>
                          <w:lang w:val="pt-BR"/>
                        </w:rPr>
                        <w:t>O nível (Educação infantil, Ensino Fundamental I, Ensino Fundamental II, Ensino Médio).</w:t>
                      </w:r>
                    </w:p>
                    <w:p w:rsidR="00D477E4" w:rsidRDefault="00D477E4" w:rsidP="00D477E4">
                      <w:pPr>
                        <w:pStyle w:val="PargrafodaLista"/>
                        <w:numPr>
                          <w:ilvl w:val="0"/>
                          <w:numId w:val="6"/>
                        </w:numPr>
                        <w:ind w:right="526"/>
                        <w:rPr>
                          <w:b/>
                          <w:lang w:val="pt-BR"/>
                        </w:rPr>
                      </w:pPr>
                      <w:r w:rsidRPr="00D477E4">
                        <w:rPr>
                          <w:b/>
                          <w:lang w:val="pt-BR"/>
                        </w:rPr>
                        <w:t>O ano ou série (coloque em parênteses a idade típica dos alunos).</w:t>
                      </w:r>
                    </w:p>
                    <w:p w:rsidR="00FA65FE" w:rsidRDefault="00FA65FE" w:rsidP="00FA65FE">
                      <w:pPr>
                        <w:pStyle w:val="PargrafodaLista"/>
                        <w:numPr>
                          <w:ilvl w:val="0"/>
                          <w:numId w:val="6"/>
                        </w:numPr>
                        <w:ind w:right="526"/>
                        <w:rPr>
                          <w:b/>
                          <w:lang w:val="pt-BR"/>
                        </w:rPr>
                      </w:pPr>
                      <w:r w:rsidRPr="00D477E4">
                        <w:rPr>
                          <w:b/>
                          <w:lang w:val="pt-BR"/>
                        </w:rPr>
                        <w:t>Carga horária total da atividade.</w:t>
                      </w:r>
                    </w:p>
                    <w:p w:rsidR="00FA65FE" w:rsidRPr="00D477E4" w:rsidRDefault="00FA65FE" w:rsidP="00FA65FE">
                      <w:pPr>
                        <w:pStyle w:val="PargrafodaLista"/>
                        <w:numPr>
                          <w:ilvl w:val="0"/>
                          <w:numId w:val="6"/>
                        </w:numPr>
                        <w:ind w:right="526"/>
                        <w:rPr>
                          <w:b/>
                          <w:lang w:val="pt-BR"/>
                        </w:rPr>
                      </w:pPr>
                      <w:r>
                        <w:rPr>
                          <w:b/>
                          <w:lang w:val="pt-BR"/>
                        </w:rPr>
                        <w:t>Abordagem educacional: educação interdisciplinar STEAM</w:t>
                      </w:r>
                    </w:p>
                    <w:p w:rsidR="00D477E4" w:rsidRDefault="00D477E4" w:rsidP="00D477E4">
                      <w:pPr>
                        <w:pStyle w:val="PargrafodaLista"/>
                        <w:numPr>
                          <w:ilvl w:val="0"/>
                          <w:numId w:val="6"/>
                        </w:numPr>
                        <w:ind w:right="526"/>
                        <w:rPr>
                          <w:b/>
                          <w:lang w:val="pt-BR"/>
                        </w:rPr>
                      </w:pPr>
                      <w:r w:rsidRPr="00D477E4">
                        <w:rPr>
                          <w:b/>
                          <w:lang w:val="pt-BR"/>
                        </w:rPr>
                        <w:t>Metodologia de ensino: Aprendizagem facilitada por material manipulativo.</w:t>
                      </w:r>
                    </w:p>
                    <w:p w:rsidR="00FA65FE" w:rsidRPr="00D477E4" w:rsidRDefault="00FA65FE" w:rsidP="00FA65FE">
                      <w:pPr>
                        <w:pStyle w:val="PargrafodaLista"/>
                        <w:numPr>
                          <w:ilvl w:val="0"/>
                          <w:numId w:val="6"/>
                        </w:numPr>
                        <w:ind w:right="526"/>
                        <w:rPr>
                          <w:b/>
                          <w:lang w:val="pt-BR"/>
                        </w:rPr>
                      </w:pPr>
                      <w:r>
                        <w:rPr>
                          <w:b/>
                          <w:lang w:val="pt-BR"/>
                        </w:rPr>
                        <w:t xml:space="preserve">As disciplinas </w:t>
                      </w:r>
                      <w:proofErr w:type="gramStart"/>
                      <w:r>
                        <w:rPr>
                          <w:b/>
                          <w:lang w:val="pt-BR"/>
                        </w:rPr>
                        <w:t>envolvidas .</w:t>
                      </w:r>
                      <w:proofErr w:type="gramEnd"/>
                    </w:p>
                    <w:p w:rsidR="00D477E4" w:rsidRPr="00D477E4" w:rsidRDefault="00D477E4" w:rsidP="00D477E4">
                      <w:pPr>
                        <w:pStyle w:val="PargrafodaLista"/>
                        <w:numPr>
                          <w:ilvl w:val="0"/>
                          <w:numId w:val="6"/>
                        </w:numPr>
                        <w:ind w:right="526"/>
                        <w:rPr>
                          <w:b/>
                          <w:lang w:val="pt-BR"/>
                        </w:rPr>
                      </w:pPr>
                      <w:r>
                        <w:rPr>
                          <w:b/>
                          <w:lang w:val="pt-BR"/>
                        </w:rPr>
                        <w:t>Qual é o material</w:t>
                      </w:r>
                      <w:r w:rsidRPr="00D477E4">
                        <w:rPr>
                          <w:b/>
                          <w:lang w:val="pt-BR"/>
                        </w:rPr>
                        <w:t xml:space="preserve"> manipulativo</w:t>
                      </w:r>
                      <w:r>
                        <w:rPr>
                          <w:b/>
                          <w:lang w:val="pt-BR"/>
                        </w:rPr>
                        <w:t>.</w:t>
                      </w:r>
                    </w:p>
                    <w:p w:rsidR="00D477E4" w:rsidRPr="00D477E4" w:rsidRDefault="00D477E4" w:rsidP="00D477E4">
                      <w:pPr>
                        <w:pStyle w:val="PargrafodaLista"/>
                        <w:numPr>
                          <w:ilvl w:val="0"/>
                          <w:numId w:val="6"/>
                        </w:numPr>
                        <w:ind w:right="526"/>
                        <w:rPr>
                          <w:b/>
                          <w:lang w:val="pt-BR"/>
                        </w:rPr>
                      </w:pPr>
                      <w:r w:rsidRPr="00D477E4">
                        <w:rPr>
                          <w:b/>
                          <w:lang w:val="pt-BR"/>
                        </w:rPr>
                        <w:t>As principais habilidades e conteúdos que são mobilizados.</w:t>
                      </w:r>
                    </w:p>
                    <w:p w:rsidR="00E35E0F" w:rsidRPr="00E35E0F" w:rsidRDefault="00E35E0F" w:rsidP="008A474A">
                      <w:pPr>
                        <w:ind w:right="526"/>
                        <w:rPr>
                          <w:lang w:val="pt-BR"/>
                        </w:rPr>
                      </w:pPr>
                      <w:r w:rsidRPr="00E35E0F">
                        <w:rPr>
                          <w:b/>
                          <w:lang w:val="pt-BR"/>
                        </w:rPr>
                        <w:t>Palavras-chave:</w:t>
                      </w:r>
                      <w:r w:rsidRPr="00E35E0F">
                        <w:rPr>
                          <w:lang w:val="pt-BR"/>
                        </w:rPr>
                        <w:t xml:space="preserve"> Palavra </w:t>
                      </w:r>
                      <w:proofErr w:type="gramStart"/>
                      <w:r w:rsidRPr="00E35E0F">
                        <w:rPr>
                          <w:lang w:val="pt-BR"/>
                        </w:rPr>
                        <w:t>1</w:t>
                      </w:r>
                      <w:proofErr w:type="gramEnd"/>
                      <w:r w:rsidRPr="00E35E0F">
                        <w:rPr>
                          <w:lang w:val="pt-BR"/>
                        </w:rPr>
                        <w:t xml:space="preserve">. Palavra </w:t>
                      </w:r>
                      <w:proofErr w:type="gramStart"/>
                      <w:r w:rsidRPr="00E35E0F">
                        <w:rPr>
                          <w:lang w:val="pt-BR"/>
                        </w:rPr>
                        <w:t>2</w:t>
                      </w:r>
                      <w:proofErr w:type="gramEnd"/>
                      <w:r w:rsidRPr="00E35E0F">
                        <w:rPr>
                          <w:lang w:val="pt-BR"/>
                        </w:rPr>
                        <w:t xml:space="preserve">. Palavra </w:t>
                      </w:r>
                      <w:proofErr w:type="gramStart"/>
                      <w:r w:rsidRPr="00E35E0F">
                        <w:rPr>
                          <w:lang w:val="pt-BR"/>
                        </w:rPr>
                        <w:t>3</w:t>
                      </w:r>
                      <w:proofErr w:type="gramEnd"/>
                      <w:r w:rsidRPr="00E35E0F">
                        <w:rPr>
                          <w:lang w:val="pt-BR"/>
                        </w:rPr>
                        <w:t>.</w:t>
                      </w:r>
                    </w:p>
                  </w:txbxContent>
                </v:textbox>
                <w10:wrap type="topAndBottom"/>
              </v:rect>
            </w:pict>
          </mc:Fallback>
        </mc:AlternateContent>
      </w:r>
    </w:p>
    <w:p w:rsidR="00FA6B71" w:rsidRPr="00FA6B71" w:rsidRDefault="009E6CF8" w:rsidP="001F341B">
      <w:pPr>
        <w:spacing w:after="200" w:line="276" w:lineRule="auto"/>
        <w:jc w:val="left"/>
        <w:rPr>
          <w:lang w:val="pt-BR"/>
        </w:rPr>
      </w:pPr>
      <w:r w:rsidRPr="00FA6B71">
        <w:rPr>
          <w:noProof/>
          <w:lang w:val="en-GB" w:eastAsia="en-GB"/>
        </w:rPr>
        <w:lastRenderedPageBreak/>
        <w:drawing>
          <wp:anchor distT="0" distB="0" distL="114300" distR="114300" simplePos="0" relativeHeight="251667456" behindDoc="0" locked="0" layoutInCell="1" allowOverlap="1" wp14:anchorId="3BD9F2EE" wp14:editId="33495919">
            <wp:simplePos x="0" y="0"/>
            <wp:positionH relativeFrom="column">
              <wp:posOffset>5384800</wp:posOffset>
            </wp:positionH>
            <wp:positionV relativeFrom="paragraph">
              <wp:posOffset>128270</wp:posOffset>
            </wp:positionV>
            <wp:extent cx="844550" cy="1102995"/>
            <wp:effectExtent l="0" t="0" r="0" b="0"/>
            <wp:wrapNone/>
            <wp:docPr id="15" name="Imagem 15" descr="C:\Users\jeffe\AppData\Local\Microsoft\Windows\INetCache\Content.Word\ecology-icons-4819652_1280 copi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jeffe\AppData\Local\Microsoft\Windows\INetCache\Content.Word\ecology-icons-4819652_1280 copia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biLevel thresh="25000"/>
                      <a:extLst>
                        <a:ext uri="{BEBA8EAE-BF5A-486C-A8C5-ECC9F3942E4B}">
                          <a14:imgProps xmlns:a14="http://schemas.microsoft.com/office/drawing/2010/main">
                            <a14:imgLayer r:embed="rId18">
                              <a14:imgEffect>
                                <a14:colorTemperature colorTemp="47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298" t="19997" r="53839" b="59451"/>
                    <a:stretch/>
                  </pic:blipFill>
                  <pic:spPr bwMode="auto">
                    <a:xfrm>
                      <a:off x="0" y="0"/>
                      <a:ext cx="844550" cy="1102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F4DF8" w:rsidRPr="00FA6B71">
        <w:rPr>
          <w:noProof/>
          <w:lang w:val="en-GB" w:eastAsia="en-GB"/>
        </w:rPr>
        <mc:AlternateContent>
          <mc:Choice Requires="wps">
            <w:drawing>
              <wp:inline distT="0" distB="0" distL="0" distR="0" wp14:anchorId="1FEBD63F" wp14:editId="3586F146">
                <wp:extent cx="6244590" cy="2638425"/>
                <wp:effectExtent l="0" t="0" r="3810" b="9525"/>
                <wp:docPr id="19" name="Retângulo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44590" cy="2638425"/>
                        </a:xfrm>
                        <a:prstGeom prst="rect">
                          <a:avLst/>
                        </a:prstGeom>
                        <a:solidFill>
                          <a:srgbClr val="285082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2">
                            <a:shade val="50000"/>
                          </a:schemeClr>
                        </a:lnRef>
                        <a:fillRef idx="1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5F4DF8" w:rsidRDefault="005F4DF8" w:rsidP="005F4DF8">
                            <w:pPr>
                              <w:rPr>
                                <w:lang w:val="pt-BR"/>
                              </w:rPr>
                            </w:pPr>
                          </w:p>
                          <w:p w:rsidR="005F4DF8" w:rsidRPr="00267CD9" w:rsidRDefault="005F4DF8" w:rsidP="005F4DF8">
                            <w:pPr>
                              <w:pStyle w:val="Ttulo3"/>
                            </w:pPr>
                            <w:r w:rsidRPr="00267CD9">
                              <w:t>FICHA TÉCNICA</w:t>
                            </w:r>
                          </w:p>
                          <w:p w:rsidR="005F4DF8" w:rsidRPr="00267CD9" w:rsidRDefault="005F4DF8" w:rsidP="005F4DF8">
                            <w:pPr>
                              <w:rPr>
                                <w:lang w:val="pt-BR"/>
                              </w:rPr>
                            </w:pPr>
                          </w:p>
                          <w:p w:rsidR="005F4DF8" w:rsidRDefault="005F4DF8" w:rsidP="005F4DF8">
                            <w:pPr>
                              <w:rPr>
                                <w:rStyle w:val="nfaseSutil"/>
                              </w:rPr>
                            </w:pPr>
                            <w:r w:rsidRPr="005D6AEE">
                              <w:rPr>
                                <w:rStyle w:val="nfaseSutil"/>
                                <w:b/>
                              </w:rPr>
                              <w:t>Nível:</w:t>
                            </w:r>
                            <w:r w:rsidRPr="006C3993">
                              <w:rPr>
                                <w:rStyle w:val="nfaseSutil"/>
                              </w:rPr>
                              <w:t xml:space="preserve"> </w:t>
                            </w:r>
                            <w:r w:rsidR="00FA65FE">
                              <w:rPr>
                                <w:rStyle w:val="nfaseSutil"/>
                              </w:rPr>
                              <w:t>Ex. Quinto ano do Ensino Fundamental I</w:t>
                            </w:r>
                            <w:proofErr w:type="gramStart"/>
                          </w:p>
                          <w:p w:rsidR="00FA65FE" w:rsidRPr="006C3993" w:rsidRDefault="00FA65FE" w:rsidP="00FA65FE">
                            <w:pPr>
                              <w:rPr>
                                <w:rStyle w:val="nfaseSutil"/>
                              </w:rPr>
                            </w:pPr>
                            <w:proofErr w:type="gramEnd"/>
                            <w:r w:rsidRPr="00FA65FE">
                              <w:rPr>
                                <w:rStyle w:val="nfaseSutil"/>
                                <w:b/>
                              </w:rPr>
                              <w:t>Abordagem</w:t>
                            </w:r>
                            <w:r>
                              <w:rPr>
                                <w:rStyle w:val="nfaseSutil"/>
                                <w:b/>
                              </w:rPr>
                              <w:t xml:space="preserve"> educacional</w:t>
                            </w:r>
                            <w:r w:rsidRPr="00FA65FE">
                              <w:rPr>
                                <w:rStyle w:val="nfaseSutil"/>
                                <w:b/>
                              </w:rPr>
                              <w:t>:</w:t>
                            </w:r>
                            <w:r>
                              <w:rPr>
                                <w:rStyle w:val="nfaseSutil"/>
                              </w:rPr>
                              <w:t xml:space="preserve"> Educação Interdisciplinar STEAM</w:t>
                            </w:r>
                          </w:p>
                          <w:p w:rsidR="005F4DF8" w:rsidRDefault="005F4DF8" w:rsidP="005F4DF8">
                            <w:pPr>
                              <w:rPr>
                                <w:rStyle w:val="nfaseSutil"/>
                              </w:rPr>
                            </w:pPr>
                            <w:r w:rsidRPr="00EA543D">
                              <w:rPr>
                                <w:rStyle w:val="nfaseSutil"/>
                                <w:b/>
                              </w:rPr>
                              <w:t>Metodologia</w:t>
                            </w:r>
                            <w:r w:rsidR="00D477E4">
                              <w:rPr>
                                <w:rStyle w:val="nfaseSutil"/>
                                <w:b/>
                              </w:rPr>
                              <w:t xml:space="preserve"> de ensino</w:t>
                            </w:r>
                            <w:r w:rsidRPr="00EA543D">
                              <w:rPr>
                                <w:rStyle w:val="nfaseSutil"/>
                                <w:b/>
                              </w:rPr>
                              <w:t>:</w:t>
                            </w:r>
                            <w:r w:rsidRPr="006C3993">
                              <w:rPr>
                                <w:rStyle w:val="nfaseSutil"/>
                              </w:rPr>
                              <w:t xml:space="preserve"> </w:t>
                            </w:r>
                            <w:r w:rsidR="00D477E4" w:rsidRPr="00D477E4">
                              <w:rPr>
                                <w:rStyle w:val="nfaseSutil"/>
                              </w:rPr>
                              <w:t>Aprendizagem facilitada por material manipulativo</w:t>
                            </w:r>
                          </w:p>
                          <w:p w:rsidR="005F4DF8" w:rsidRPr="006C3993" w:rsidRDefault="005F4DF8" w:rsidP="005F4DF8">
                            <w:pPr>
                              <w:rPr>
                                <w:rStyle w:val="nfaseSutil"/>
                              </w:rPr>
                            </w:pPr>
                            <w:r w:rsidRPr="005D6AEE">
                              <w:rPr>
                                <w:rStyle w:val="nfaseSutil"/>
                                <w:b/>
                              </w:rPr>
                              <w:t>Carga horária total:</w:t>
                            </w:r>
                            <w:r w:rsidRPr="006C3993">
                              <w:rPr>
                                <w:rStyle w:val="nfaseSutil"/>
                              </w:rPr>
                              <w:t xml:space="preserve"> </w:t>
                            </w:r>
                            <w:r w:rsidR="00E35E0F">
                              <w:rPr>
                                <w:rStyle w:val="nfaseSutil"/>
                              </w:rPr>
                              <w:t>x</w:t>
                            </w:r>
                            <w:r w:rsidR="00FA65FE">
                              <w:rPr>
                                <w:rStyle w:val="nfaseSutil"/>
                              </w:rPr>
                              <w:t xml:space="preserve"> horas (façamos produtos de 1 a 3 horas no máximo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Retângulo 19" o:spid="_x0000_s1027" style="width:491.7pt;height:207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" fillcolor="#285082" stroked="f" strokeweight="2pt">
                <v:textbox>
                  <w:txbxContent>
                    <w:p w:rsidR="005F4DF8" w:rsidRDefault="005F4DF8" w:rsidP="005F4DF8">
                      <w:pPr>
                        <w:rPr>
                          <w:lang w:val="pt-BR"/>
                        </w:rPr>
                      </w:pPr>
                    </w:p>
                    <w:p w:rsidR="005F4DF8" w:rsidRPr="00267CD9" w:rsidRDefault="005F4DF8" w:rsidP="005F4DF8">
                      <w:pPr>
                        <w:pStyle w:val="Ttulo3"/>
                      </w:pPr>
                      <w:r w:rsidRPr="00267CD9">
                        <w:t>FICHA TÉCNICA</w:t>
                      </w:r>
                    </w:p>
                    <w:p w:rsidR="005F4DF8" w:rsidRPr="00267CD9" w:rsidRDefault="005F4DF8" w:rsidP="005F4DF8">
                      <w:pPr>
                        <w:rPr>
                          <w:lang w:val="pt-BR"/>
                        </w:rPr>
                      </w:pPr>
                    </w:p>
                    <w:p w:rsidR="005F4DF8" w:rsidRDefault="005F4DF8" w:rsidP="005F4DF8">
                      <w:pPr>
                        <w:rPr>
                          <w:rStyle w:val="nfaseSutil"/>
                        </w:rPr>
                      </w:pPr>
                      <w:r w:rsidRPr="005D6AEE">
                        <w:rPr>
                          <w:rStyle w:val="nfaseSutil"/>
                          <w:b/>
                        </w:rPr>
                        <w:t>Nível:</w:t>
                      </w:r>
                      <w:r w:rsidRPr="006C3993">
                        <w:rPr>
                          <w:rStyle w:val="nfaseSutil"/>
                        </w:rPr>
                        <w:t xml:space="preserve"> </w:t>
                      </w:r>
                      <w:r w:rsidR="00FA65FE">
                        <w:rPr>
                          <w:rStyle w:val="nfaseSutil"/>
                        </w:rPr>
                        <w:t>Ex. Quinto ano do Ensino Fundamental I</w:t>
                      </w:r>
                      <w:proofErr w:type="gramStart"/>
                    </w:p>
                    <w:p w:rsidR="00FA65FE" w:rsidRPr="006C3993" w:rsidRDefault="00FA65FE" w:rsidP="00FA65FE">
                      <w:pPr>
                        <w:rPr>
                          <w:rStyle w:val="nfaseSutil"/>
                        </w:rPr>
                      </w:pPr>
                      <w:proofErr w:type="gramEnd"/>
                      <w:r w:rsidRPr="00FA65FE">
                        <w:rPr>
                          <w:rStyle w:val="nfaseSutil"/>
                          <w:b/>
                        </w:rPr>
                        <w:t>Abordagem</w:t>
                      </w:r>
                      <w:r>
                        <w:rPr>
                          <w:rStyle w:val="nfaseSutil"/>
                          <w:b/>
                        </w:rPr>
                        <w:t xml:space="preserve"> educacional</w:t>
                      </w:r>
                      <w:r w:rsidRPr="00FA65FE">
                        <w:rPr>
                          <w:rStyle w:val="nfaseSutil"/>
                          <w:b/>
                        </w:rPr>
                        <w:t>:</w:t>
                      </w:r>
                      <w:r>
                        <w:rPr>
                          <w:rStyle w:val="nfaseSutil"/>
                        </w:rPr>
                        <w:t xml:space="preserve"> Educação Interdisciplinar STEAM</w:t>
                      </w:r>
                    </w:p>
                    <w:p w:rsidR="005F4DF8" w:rsidRDefault="005F4DF8" w:rsidP="005F4DF8">
                      <w:pPr>
                        <w:rPr>
                          <w:rStyle w:val="nfaseSutil"/>
                        </w:rPr>
                      </w:pPr>
                      <w:r w:rsidRPr="00EA543D">
                        <w:rPr>
                          <w:rStyle w:val="nfaseSutil"/>
                          <w:b/>
                        </w:rPr>
                        <w:t>Metodologia</w:t>
                      </w:r>
                      <w:r w:rsidR="00D477E4">
                        <w:rPr>
                          <w:rStyle w:val="nfaseSutil"/>
                          <w:b/>
                        </w:rPr>
                        <w:t xml:space="preserve"> de ensino</w:t>
                      </w:r>
                      <w:r w:rsidRPr="00EA543D">
                        <w:rPr>
                          <w:rStyle w:val="nfaseSutil"/>
                          <w:b/>
                        </w:rPr>
                        <w:t>:</w:t>
                      </w:r>
                      <w:r w:rsidRPr="006C3993">
                        <w:rPr>
                          <w:rStyle w:val="nfaseSutil"/>
                        </w:rPr>
                        <w:t xml:space="preserve"> </w:t>
                      </w:r>
                      <w:r w:rsidR="00D477E4" w:rsidRPr="00D477E4">
                        <w:rPr>
                          <w:rStyle w:val="nfaseSutil"/>
                        </w:rPr>
                        <w:t>Aprendizagem facilitada por material manipulativo</w:t>
                      </w:r>
                    </w:p>
                    <w:p w:rsidR="005F4DF8" w:rsidRPr="006C3993" w:rsidRDefault="005F4DF8" w:rsidP="005F4DF8">
                      <w:pPr>
                        <w:rPr>
                          <w:rStyle w:val="nfaseSutil"/>
                        </w:rPr>
                      </w:pPr>
                      <w:r w:rsidRPr="005D6AEE">
                        <w:rPr>
                          <w:rStyle w:val="nfaseSutil"/>
                          <w:b/>
                        </w:rPr>
                        <w:t>Carga horária total:</w:t>
                      </w:r>
                      <w:r w:rsidRPr="006C3993">
                        <w:rPr>
                          <w:rStyle w:val="nfaseSutil"/>
                        </w:rPr>
                        <w:t xml:space="preserve"> </w:t>
                      </w:r>
                      <w:r w:rsidR="00E35E0F">
                        <w:rPr>
                          <w:rStyle w:val="nfaseSutil"/>
                        </w:rPr>
                        <w:t>x</w:t>
                      </w:r>
                      <w:r w:rsidR="00FA65FE">
                        <w:rPr>
                          <w:rStyle w:val="nfaseSutil"/>
                        </w:rPr>
                        <w:t xml:space="preserve"> horas (façamos produtos de 1 a 3 horas no máximo).</w:t>
                      </w:r>
                    </w:p>
                  </w:txbxContent>
                </v:textbox>
                <w10:anchorlock/>
              </v:rect>
            </w:pict>
          </mc:Fallback>
        </mc:AlternateContent>
      </w:r>
    </w:p>
    <w:p w:rsidR="00D477E4" w:rsidRDefault="00D477E4" w:rsidP="00D477E4">
      <w:pPr>
        <w:pStyle w:val="Ttulo1"/>
      </w:pPr>
      <w:r w:rsidRPr="00D477E4">
        <w:rPr>
          <w:noProof/>
          <w:lang w:val="en-GB" w:eastAsia="en-GB"/>
        </w:rPr>
        <w:drawing>
          <wp:anchor distT="0" distB="0" distL="114300" distR="114300" simplePos="0" relativeHeight="251689984" behindDoc="0" locked="0" layoutInCell="1" allowOverlap="1" wp14:anchorId="14E2E1B9" wp14:editId="5EFA4122">
            <wp:simplePos x="0" y="0"/>
            <wp:positionH relativeFrom="column">
              <wp:posOffset>-64135</wp:posOffset>
            </wp:positionH>
            <wp:positionV relativeFrom="paragraph">
              <wp:posOffset>76835</wp:posOffset>
            </wp:positionV>
            <wp:extent cx="723900" cy="723900"/>
            <wp:effectExtent l="0" t="0" r="0" b="0"/>
            <wp:wrapSquare wrapText="bothSides"/>
            <wp:docPr id="17" name="Imagem 17" descr="C:\Users\jeffe\AppData\Local\Microsoft\Windows\INetCache\Content.Word\list_380196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jeffe\AppData\Local\Microsoft\Windows\INetCache\Content.Word\list_3801967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3900" cy="72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43430" w:rsidRPr="00D477E4">
        <w:t>Conteúdo</w:t>
      </w:r>
    </w:p>
    <w:p w:rsidR="00FA65FE" w:rsidRDefault="00FA65FE" w:rsidP="006C3993">
      <w:pPr>
        <w:rPr>
          <w:lang w:val="pt-BR"/>
        </w:rPr>
      </w:pPr>
      <w:r>
        <w:rPr>
          <w:lang w:val="pt-BR"/>
        </w:rPr>
        <w:t>A Ficha técnica apresenta os principais aspectos da sequência didática: nível, abordagem educacional, metodologia de ensino, carga horária, conteúdo, interdisciplinaridades, habilidades de competências, recursos necessários.</w:t>
      </w:r>
    </w:p>
    <w:p w:rsidR="00A67E13" w:rsidRDefault="00A67E13" w:rsidP="006C3993">
      <w:pPr>
        <w:rPr>
          <w:lang w:val="pt-BR"/>
        </w:rPr>
      </w:pPr>
      <w:r>
        <w:rPr>
          <w:lang w:val="pt-BR"/>
        </w:rPr>
        <w:t xml:space="preserve">Neste </w:t>
      </w:r>
      <w:proofErr w:type="spellStart"/>
      <w:r>
        <w:rPr>
          <w:lang w:val="pt-BR"/>
        </w:rPr>
        <w:t>subtópico</w:t>
      </w:r>
      <w:proofErr w:type="spellEnd"/>
      <w:r>
        <w:rPr>
          <w:lang w:val="pt-BR"/>
        </w:rPr>
        <w:t xml:space="preserve">, explicite os conteúdos que são trabalhados na sequência didática. Para isso, consulte e cite a </w:t>
      </w:r>
      <w:r w:rsidRPr="00A67E13">
        <w:rPr>
          <w:lang w:val="pt-BR"/>
        </w:rPr>
        <w:t xml:space="preserve">Base Nacional Comum Curricular </w:t>
      </w:r>
      <w:r w:rsidRPr="00A67E13">
        <w:rPr>
          <w:lang w:val="pt-BR"/>
        </w:rPr>
        <w:t>(BNCC)</w:t>
      </w:r>
      <w:r>
        <w:rPr>
          <w:lang w:val="pt-BR"/>
        </w:rPr>
        <w:t xml:space="preserve"> no nível e ano trabalhados, indicando os códigos dos conteúdos no currículo </w:t>
      </w:r>
      <w:r>
        <w:rPr>
          <w:lang w:val="pt-BR"/>
        </w:rPr>
        <w:fldChar w:fldCharType="begin" w:fldLock="1"/>
      </w:r>
      <w:r w:rsidR="00346072">
        <w:rPr>
          <w:lang w:val="pt-BR"/>
        </w:rPr>
        <w:instrText>ADDIN CSL_CITATION {"citationItems":[{"id":"ITEM-1","itemData":{"abstract":"Base Nacional Comum Curricular - Educação Básica","author":[{"dropping-particle":"","family":"Brasil","given":"","non-dropping-particle":"","parse-names":false,"suffix":""}],"id":"ITEM-1","issued":{"date-parts":[["2018"]]},"number-of-pages":"1-598","publisher-place":"Brasilia","title":"Base Nacional Comum Curricular","type":"report"},"uris":["http://www.mendeley.com/documents/?uuid=78c1226b-e93c-3e14-86d3-8e9b3e6a3641"]}],"mendeley":{"formattedCitation":"(BRASIL, 2018)","plainTextFormattedCitation":"(BRASIL, 2018)","previouslyFormattedCitation":"(BRASIL, 2018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A67E13">
        <w:rPr>
          <w:noProof/>
          <w:lang w:val="pt-BR"/>
        </w:rPr>
        <w:t>(BRASIL, 2018)</w:t>
      </w:r>
      <w:r>
        <w:rPr>
          <w:lang w:val="pt-BR"/>
        </w:rPr>
        <w:fldChar w:fldCharType="end"/>
      </w:r>
      <w:r>
        <w:rPr>
          <w:lang w:val="pt-BR"/>
        </w:rPr>
        <w:t>. Não exagere, selecione no máximo 3 a 4 conteúdos principais. Sen</w:t>
      </w:r>
      <w:r w:rsidR="0080786A">
        <w:rPr>
          <w:lang w:val="pt-BR"/>
        </w:rPr>
        <w:t xml:space="preserve">ão, acaba-se colocando </w:t>
      </w:r>
      <w:r>
        <w:rPr>
          <w:lang w:val="pt-BR"/>
        </w:rPr>
        <w:t xml:space="preserve">conteúdos que estão relacionados de maneira muito </w:t>
      </w:r>
      <w:r w:rsidR="0080786A">
        <w:rPr>
          <w:lang w:val="pt-BR"/>
        </w:rPr>
        <w:t xml:space="preserve">superficial ou </w:t>
      </w:r>
      <w:r>
        <w:rPr>
          <w:lang w:val="pt-BR"/>
        </w:rPr>
        <w:t>periférica.</w:t>
      </w:r>
    </w:p>
    <w:p w:rsidR="0000798E" w:rsidRDefault="00A67E13" w:rsidP="0000798E">
      <w:pPr>
        <w:pStyle w:val="Dica"/>
        <w:shd w:val="clear" w:color="auto" w:fill="DCE6F5"/>
      </w:pPr>
      <w:r>
        <w:rPr>
          <w:b/>
          <w:noProof/>
          <w:lang w:val="en-GB" w:eastAsia="en-GB"/>
        </w:rPr>
        <w:drawing>
          <wp:inline distT="0" distB="0" distL="0" distR="0" wp14:anchorId="36F92EE3" wp14:editId="10887B5B">
            <wp:extent cx="323642" cy="360000"/>
            <wp:effectExtent l="0" t="0" r="635" b="2540"/>
            <wp:docPr id="36" name="Imagem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ightbulb_3176276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642" cy="3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0798E">
        <w:rPr>
          <w:b/>
        </w:rPr>
        <w:t xml:space="preserve"> DICA: </w:t>
      </w:r>
      <w:r w:rsidR="0000798E">
        <w:t>A</w:t>
      </w:r>
      <w:r w:rsidR="0000798E" w:rsidRPr="0000798E">
        <w:t xml:space="preserve"> proposta </w:t>
      </w:r>
      <w:r>
        <w:t>deve ser</w:t>
      </w:r>
      <w:r w:rsidR="0000798E" w:rsidRPr="0000798E">
        <w:t xml:space="preserve"> específica. </w:t>
      </w:r>
      <w:r w:rsidR="0000798E" w:rsidRPr="0000798E">
        <w:t xml:space="preserve">Não escreva </w:t>
      </w:r>
      <w:r>
        <w:t>a sequência didática</w:t>
      </w:r>
      <w:r w:rsidR="0000798E" w:rsidRPr="0000798E">
        <w:t xml:space="preserve"> </w:t>
      </w:r>
      <w:r w:rsidR="0000798E">
        <w:t>abarcando</w:t>
      </w:r>
      <w:r w:rsidR="0000798E" w:rsidRPr="0000798E">
        <w:t xml:space="preserve"> inúmeras formas de adaptação</w:t>
      </w:r>
      <w:r>
        <w:t xml:space="preserve"> para vários contextos</w:t>
      </w:r>
      <w:r w:rsidR="0000798E" w:rsidRPr="0000798E">
        <w:t>. Assim, o texto fica extenso, confuso e impreciso.</w:t>
      </w:r>
    </w:p>
    <w:p w:rsidR="00FA65FE" w:rsidRPr="0000798E" w:rsidRDefault="00C04961" w:rsidP="0000798E">
      <w:pPr>
        <w:pStyle w:val="Dica"/>
        <w:shd w:val="clear" w:color="auto" w:fill="DCE6F5"/>
      </w:pPr>
      <w:r>
        <w:rPr>
          <w:noProof/>
          <w:lang w:val="en-GB" w:eastAsia="en-GB"/>
        </w:rPr>
        <w:lastRenderedPageBreak/>
        <w:drawing>
          <wp:anchor distT="0" distB="0" distL="114300" distR="114300" simplePos="0" relativeHeight="251695104" behindDoc="0" locked="0" layoutInCell="1" allowOverlap="1" wp14:anchorId="49BE1E8A" wp14:editId="1DA66429">
            <wp:simplePos x="0" y="0"/>
            <wp:positionH relativeFrom="column">
              <wp:posOffset>-66675</wp:posOffset>
            </wp:positionH>
            <wp:positionV relativeFrom="paragraph">
              <wp:posOffset>1133475</wp:posOffset>
            </wp:positionV>
            <wp:extent cx="723900" cy="723900"/>
            <wp:effectExtent l="0" t="0" r="0" b="0"/>
            <wp:wrapSquare wrapText="bothSides"/>
            <wp:docPr id="11" name="Imagem 11" descr="C:\Users\jeffe\AppData\Local\Microsoft\Windows\INetCache\Content.Word\digital-native_1200818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jeffe\AppData\Local\Microsoft\Windows\INetCache\Content.Word\digital-native_12008182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3900" cy="72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0798E" w:rsidRPr="0000798E">
        <w:t>Lembre-se que os professores que</w:t>
      </w:r>
      <w:r w:rsidR="00A67E13">
        <w:t xml:space="preserve"> forem ler</w:t>
      </w:r>
      <w:r w:rsidR="0000798E" w:rsidRPr="0000798E">
        <w:t xml:space="preserve"> </w:t>
      </w:r>
      <w:r w:rsidR="00A67E13">
        <w:t xml:space="preserve">texto </w:t>
      </w:r>
      <w:r w:rsidR="0000798E" w:rsidRPr="0000798E">
        <w:t>são conscientes</w:t>
      </w:r>
      <w:r w:rsidR="00A67E13">
        <w:t xml:space="preserve"> que eles poderão adaptar a sequência da forma que</w:t>
      </w:r>
      <w:r w:rsidR="0000798E" w:rsidRPr="0000798E">
        <w:t xml:space="preserve"> bem entenderem. </w:t>
      </w:r>
    </w:p>
    <w:p w:rsidR="00FA65FE" w:rsidRPr="00267CD9" w:rsidRDefault="00FA65FE" w:rsidP="00FA65FE">
      <w:pPr>
        <w:pStyle w:val="Ttulo1"/>
      </w:pPr>
      <w:r>
        <w:t>Habilidades e competências</w:t>
      </w:r>
    </w:p>
    <w:p w:rsidR="00FA65FE" w:rsidRDefault="0080786A" w:rsidP="006C3993">
      <w:pPr>
        <w:rPr>
          <w:lang w:val="pt-BR"/>
        </w:rPr>
      </w:pPr>
      <w:r>
        <w:rPr>
          <w:lang w:val="pt-BR"/>
        </w:rPr>
        <w:t>De forma similar aos conteúdos, a BNCC aborda habilidades e competências. Cite as principais (</w:t>
      </w:r>
      <w:proofErr w:type="gramStart"/>
      <w:r>
        <w:rPr>
          <w:lang w:val="pt-BR"/>
        </w:rPr>
        <w:t>3</w:t>
      </w:r>
      <w:proofErr w:type="gramEnd"/>
      <w:r>
        <w:rPr>
          <w:lang w:val="pt-BR"/>
        </w:rPr>
        <w:t xml:space="preserve"> ou 4 no máximo) que são mobilizadas com a proposta.</w:t>
      </w:r>
    </w:p>
    <w:p w:rsidR="00D477E4" w:rsidRDefault="0080786A" w:rsidP="0080786A">
      <w:pPr>
        <w:pStyle w:val="Dica"/>
      </w:pPr>
      <w:r>
        <w:rPr>
          <w:b/>
          <w:noProof/>
          <w:lang w:val="en-GB" w:eastAsia="en-GB"/>
        </w:rPr>
        <w:drawing>
          <wp:inline distT="0" distB="0" distL="0" distR="0" wp14:anchorId="06B5925D" wp14:editId="7EBCBEDE">
            <wp:extent cx="323642" cy="360000"/>
            <wp:effectExtent l="0" t="0" r="635" b="2540"/>
            <wp:docPr id="37" name="Imagem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ightbulb_3176276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642" cy="3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0786A">
        <w:rPr>
          <w:b/>
        </w:rPr>
        <w:t xml:space="preserve">DICA: </w:t>
      </w:r>
      <w:r>
        <w:t>Na mesma linha de pensamento sobre a importância de a sequência ser específica. P</w:t>
      </w:r>
      <w:r w:rsidR="00D477E4" w:rsidRPr="00FA65FE">
        <w:t>ara que seja possível explicitar os conteúdos</w:t>
      </w:r>
      <w:r>
        <w:t xml:space="preserve"> e habilidades</w:t>
      </w:r>
      <w:r w:rsidR="00D477E4" w:rsidRPr="00FA65FE">
        <w:t xml:space="preserve"> a serem trabalhados de</w:t>
      </w:r>
      <w:r>
        <w:t xml:space="preserve"> forma coerente com o currículo, é imprescindível que o</w:t>
      </w:r>
      <w:r w:rsidRPr="00FA65FE">
        <w:t xml:space="preserve"> ano ou sér</w:t>
      </w:r>
      <w:r>
        <w:t>ie ideal da sequência didática estejam</w:t>
      </w:r>
      <w:r w:rsidRPr="00FA65FE">
        <w:t xml:space="preserve"> definido</w:t>
      </w:r>
      <w:r>
        <w:t>s.</w:t>
      </w:r>
    </w:p>
    <w:p w:rsidR="00267CD9" w:rsidRPr="00743430" w:rsidRDefault="00C04961" w:rsidP="00D477E4">
      <w:pPr>
        <w:pStyle w:val="Ttulo1"/>
      </w:pPr>
      <w:r>
        <w:rPr>
          <w:noProof/>
          <w:lang w:val="en-GB" w:eastAsia="en-GB"/>
        </w:rPr>
        <w:drawing>
          <wp:anchor distT="0" distB="0" distL="114300" distR="114300" simplePos="0" relativeHeight="251691008" behindDoc="0" locked="0" layoutInCell="1" allowOverlap="1" wp14:anchorId="13545772" wp14:editId="25AB69BC">
            <wp:simplePos x="0" y="0"/>
            <wp:positionH relativeFrom="column">
              <wp:posOffset>1270</wp:posOffset>
            </wp:positionH>
            <wp:positionV relativeFrom="paragraph">
              <wp:posOffset>47625</wp:posOffset>
            </wp:positionV>
            <wp:extent cx="723900" cy="723900"/>
            <wp:effectExtent l="0" t="0" r="0" b="0"/>
            <wp:wrapSquare wrapText="bothSides"/>
            <wp:docPr id="22" name="Imagem 22" descr="C:\Users\jeffe\AppData\Local\Microsoft\Windows\INetCache\Content.Word\connection_87507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jeffe\AppData\Local\Microsoft\Windows\INetCache\Content.Word\connection_875078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3900" cy="72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67CD9" w:rsidRPr="00D477E4">
        <w:t>Interdisciplinaridades</w:t>
      </w:r>
    </w:p>
    <w:p w:rsidR="009C1CBF" w:rsidRPr="00FA65FE" w:rsidRDefault="0080786A" w:rsidP="006C3993">
      <w:pPr>
        <w:rPr>
          <w:lang w:val="pt-BR"/>
        </w:rPr>
      </w:pPr>
      <w:r>
        <w:rPr>
          <w:lang w:val="pt-BR"/>
        </w:rPr>
        <w:t>Uma sequência didática circunscrita na abordagem da Educação STEAM (Ciências, Tecnologia, Engenharia, Artes/Humanidades e Matemáticas) deverá envolver pelo menos duas disciplinas da sigla</w:t>
      </w:r>
      <w:r w:rsidR="00346072">
        <w:rPr>
          <w:lang w:val="pt-BR"/>
        </w:rPr>
        <w:t xml:space="preserve"> </w:t>
      </w:r>
      <w:r w:rsidR="00346072">
        <w:rPr>
          <w:lang w:val="pt-BR"/>
        </w:rPr>
        <w:fldChar w:fldCharType="begin" w:fldLock="1"/>
      </w:r>
      <w:r w:rsidR="00346072">
        <w:rPr>
          <w:lang w:val="pt-BR"/>
        </w:rPr>
        <w:instrText>ADDIN CSL_CITATION {"citationItems":[{"id":"ITEM-1","itemData":{"DOI":"https://doi.org/10.1590/1983-3652.2023.44946","author":[{"dropping-particle":"","family":"Rodrigues-Silva","given":"Jefferson","non-dropping-particle":"","parse-names":false,"suffix":""},{"dropping-particle":"","family":"Alsina","given":"Ángel","non-dropping-particle":"","parse-names":false,"suffix":""}],"container-title":"Texto Livre","id":"ITEM-1","issued":{"date-parts":[["2023"]]},"page":"e44946","title":"Conceptualising and framing STEAM education: What is (and what is not) this educational approach?","type":"article-journal","volume":"16"},"uris":["http://www.mendeley.com/documents/?uuid=c5b30ff0-76fa-4332-9106-023edebb8e21"]}],"mendeley":{"formattedCitation":"(RODRIGUES-SILVA; ALSINA, 2023)","plainTextFormattedCitation":"(RODRIGUES-SILVA; ALSINA, 2023)","previouslyFormattedCitation":"(RODRIGUES-SILVA; ALSINA, 2023)"},"properties":{"noteIndex":0},"schema":"https://github.com/citation-style-language/schema/raw/master/csl-citation.json"}</w:instrText>
      </w:r>
      <w:r w:rsidR="00346072">
        <w:rPr>
          <w:lang w:val="pt-BR"/>
        </w:rPr>
        <w:fldChar w:fldCharType="separate"/>
      </w:r>
      <w:r w:rsidR="00346072" w:rsidRPr="00346072">
        <w:rPr>
          <w:noProof/>
          <w:lang w:val="pt-BR"/>
        </w:rPr>
        <w:t>(RODRIGUES-SILVA; ALSINA, 2023)</w:t>
      </w:r>
      <w:r w:rsidR="00346072">
        <w:rPr>
          <w:lang w:val="pt-BR"/>
        </w:rPr>
        <w:fldChar w:fldCharType="end"/>
      </w:r>
      <w:r>
        <w:rPr>
          <w:lang w:val="pt-BR"/>
        </w:rPr>
        <w:t xml:space="preserve">. </w:t>
      </w:r>
      <w:r w:rsidR="00C04961">
        <w:rPr>
          <w:lang w:val="pt-BR"/>
        </w:rPr>
        <w:t xml:space="preserve"> C</w:t>
      </w:r>
      <w:r>
        <w:rPr>
          <w:lang w:val="pt-BR"/>
        </w:rPr>
        <w:t xml:space="preserve">abe um breve comentário sobre </w:t>
      </w:r>
      <w:r w:rsidR="00C04961">
        <w:rPr>
          <w:lang w:val="pt-BR"/>
        </w:rPr>
        <w:t>as</w:t>
      </w:r>
      <w:r>
        <w:rPr>
          <w:lang w:val="pt-BR"/>
        </w:rPr>
        <w:t xml:space="preserve"> disciplinas são integradas </w:t>
      </w:r>
      <w:r w:rsidR="00C04961">
        <w:rPr>
          <w:lang w:val="pt-BR"/>
        </w:rPr>
        <w:t>na</w:t>
      </w:r>
      <w:r>
        <w:rPr>
          <w:lang w:val="pt-BR"/>
        </w:rPr>
        <w:t xml:space="preserve"> sequência didática relacionando o</w:t>
      </w:r>
      <w:r>
        <w:rPr>
          <w:lang w:val="pt-BR"/>
        </w:rPr>
        <w:t>s conhecimentos e habilidades</w:t>
      </w:r>
      <w:r>
        <w:rPr>
          <w:lang w:val="pt-BR"/>
        </w:rPr>
        <w:t xml:space="preserve"> </w:t>
      </w:r>
      <w:r w:rsidR="00C04961">
        <w:rPr>
          <w:lang w:val="pt-BR"/>
        </w:rPr>
        <w:t>previamente</w:t>
      </w:r>
      <w:r>
        <w:rPr>
          <w:lang w:val="pt-BR"/>
        </w:rPr>
        <w:t xml:space="preserve"> explicitados.</w:t>
      </w:r>
    </w:p>
    <w:p w:rsidR="00E920CC" w:rsidRPr="00FA65FE" w:rsidRDefault="00C04961" w:rsidP="00E920CC">
      <w:pPr>
        <w:rPr>
          <w:lang w:val="pt-BR"/>
        </w:rPr>
      </w:pPr>
      <w:r>
        <w:rPr>
          <w:noProof/>
          <w:lang w:val="en-GB" w:eastAsia="en-GB"/>
        </w:rPr>
        <w:drawing>
          <wp:anchor distT="0" distB="0" distL="114300" distR="114300" simplePos="0" relativeHeight="251693056" behindDoc="1" locked="0" layoutInCell="1" allowOverlap="1" wp14:anchorId="7CCA3020" wp14:editId="73A53FA5">
            <wp:simplePos x="0" y="0"/>
            <wp:positionH relativeFrom="column">
              <wp:posOffset>-127000</wp:posOffset>
            </wp:positionH>
            <wp:positionV relativeFrom="paragraph">
              <wp:posOffset>127000</wp:posOffset>
            </wp:positionV>
            <wp:extent cx="723900" cy="723900"/>
            <wp:effectExtent l="0" t="0" r="0" b="0"/>
            <wp:wrapSquare wrapText="bothSides"/>
            <wp:docPr id="10" name="Imagem 10" descr="C:\Users\jeffe\AppData\Local\Microsoft\Windows\INetCache\Content.Word\repair-tool_276029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jeffe\AppData\Local\Microsoft\Windows\INetCache\Content.Word\repair-tool_2760290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3900" cy="72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C6ADF" w:rsidRDefault="00DC6ADF" w:rsidP="00D477E4">
      <w:pPr>
        <w:rPr>
          <w:rStyle w:val="Ttulo1Char"/>
        </w:rPr>
      </w:pPr>
      <w:r w:rsidRPr="00D477E4">
        <w:rPr>
          <w:rStyle w:val="Ttulo1Char"/>
        </w:rPr>
        <w:t>Recursos necessários</w:t>
      </w:r>
    </w:p>
    <w:p w:rsidR="00D477E4" w:rsidRPr="0080786A" w:rsidRDefault="0080786A" w:rsidP="00C04961">
      <w:pPr>
        <w:rPr>
          <w:lang w:val="pt-BR"/>
        </w:rPr>
      </w:pPr>
      <w:r>
        <w:rPr>
          <w:lang w:val="pt-BR"/>
        </w:rPr>
        <w:t xml:space="preserve">Faça uma lista de recursos necessários </w:t>
      </w:r>
      <w:r w:rsidR="00C04961">
        <w:rPr>
          <w:lang w:val="pt-BR"/>
        </w:rPr>
        <w:t>n</w:t>
      </w:r>
      <w:r>
        <w:rPr>
          <w:lang w:val="pt-BR"/>
        </w:rPr>
        <w:t>a sequência didática.</w:t>
      </w:r>
      <w:proofErr w:type="gramStart"/>
      <w:r w:rsidR="00D477E4" w:rsidRPr="0080786A">
        <w:rPr>
          <w:lang w:val="pt-BR"/>
        </w:rPr>
        <w:br w:type="page"/>
      </w:r>
      <w:proofErr w:type="gramEnd"/>
    </w:p>
    <w:p w:rsidR="00923D59" w:rsidRDefault="00923D59" w:rsidP="00923D59">
      <w:pPr>
        <w:rPr>
          <w:lang w:val="pt-BR"/>
        </w:rPr>
      </w:pPr>
      <w:r w:rsidRPr="00FA6B71">
        <w:rPr>
          <w:noProof/>
          <w:lang w:val="en-GB" w:eastAsia="en-GB"/>
        </w:rPr>
        <w:lastRenderedPageBreak/>
        <mc:AlternateContent>
          <mc:Choice Requires="wps">
            <w:drawing>
              <wp:inline distT="0" distB="0" distL="0" distR="0" wp14:anchorId="2F1A64A7" wp14:editId="22943928">
                <wp:extent cx="6219825" cy="2609850"/>
                <wp:effectExtent l="0" t="0" r="9525" b="0"/>
                <wp:docPr id="23" name="Retângulo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19825" cy="2609850"/>
                        </a:xfrm>
                        <a:prstGeom prst="rect">
                          <a:avLst/>
                        </a:prstGeom>
                        <a:solidFill>
                          <a:srgbClr val="285082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2">
                            <a:shade val="50000"/>
                          </a:schemeClr>
                        </a:lnRef>
                        <a:fillRef idx="1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230A4E" w:rsidRDefault="00230A4E" w:rsidP="00923D59"/>
                          <w:p w:rsidR="00230A4E" w:rsidRDefault="000E1CE1" w:rsidP="00923D59">
                            <w:pPr>
                              <w:pStyle w:val="Ttulo3"/>
                            </w:pPr>
                            <w:r>
                              <w:t>SEQUÊNCIA DIDÁTICA</w:t>
                            </w:r>
                          </w:p>
                          <w:p w:rsidR="00230A4E" w:rsidRPr="00923D59" w:rsidRDefault="00230A4E" w:rsidP="00923D59">
                            <w:pPr>
                              <w:rPr>
                                <w:b/>
                                <w:lang w:val="pt-BR"/>
                              </w:rPr>
                            </w:pPr>
                          </w:p>
                          <w:p w:rsidR="0080786A" w:rsidRPr="00923D59" w:rsidRDefault="0080786A" w:rsidP="0080786A">
                            <w:pPr>
                              <w:ind w:right="1644"/>
                              <w:rPr>
                                <w:lang w:val="pt-BR"/>
                              </w:rPr>
                            </w:pPr>
                            <w:r>
                              <w:rPr>
                                <w:b/>
                                <w:lang w:val="pt-BR"/>
                              </w:rPr>
                              <w:t>Ambiente</w:t>
                            </w:r>
                            <w:r w:rsidRPr="00923D59">
                              <w:rPr>
                                <w:b/>
                                <w:lang w:val="pt-BR"/>
                              </w:rPr>
                              <w:t>:</w:t>
                            </w:r>
                            <w:r>
                              <w:rPr>
                                <w:b/>
                                <w:lang w:val="pt-BR"/>
                              </w:rPr>
                              <w:t xml:space="preserve"> </w:t>
                            </w:r>
                            <w:r w:rsidRPr="005D6E9B">
                              <w:rPr>
                                <w:lang w:val="pt-BR"/>
                              </w:rPr>
                              <w:t xml:space="preserve">informal, intermediário ou </w:t>
                            </w:r>
                            <w:proofErr w:type="gramStart"/>
                            <w:r w:rsidRPr="005D6E9B">
                              <w:rPr>
                                <w:lang w:val="pt-BR"/>
                              </w:rPr>
                              <w:t>formal</w:t>
                            </w:r>
                            <w:proofErr w:type="gramEnd"/>
                          </w:p>
                          <w:p w:rsidR="00000000" w:rsidRPr="0080786A" w:rsidRDefault="0080786A" w:rsidP="0080786A">
                            <w:pPr>
                              <w:ind w:right="81"/>
                              <w:rPr>
                                <w:lang w:val="pt-BR"/>
                              </w:rPr>
                            </w:pPr>
                            <w:r w:rsidRPr="00923D59">
                              <w:rPr>
                                <w:b/>
                                <w:lang w:val="pt-BR"/>
                              </w:rPr>
                              <w:t>M</w:t>
                            </w:r>
                            <w:r w:rsidR="005D6E9B">
                              <w:rPr>
                                <w:b/>
                                <w:lang w:val="pt-BR"/>
                              </w:rPr>
                              <w:t>aterial manipulativo</w:t>
                            </w:r>
                            <w:r w:rsidRPr="00923D59">
                              <w:rPr>
                                <w:b/>
                                <w:lang w:val="pt-BR"/>
                              </w:rPr>
                              <w:t>:</w:t>
                            </w:r>
                            <w:r w:rsidR="005D6E9B">
                              <w:rPr>
                                <w:b/>
                                <w:lang w:val="pt-BR"/>
                              </w:rPr>
                              <w:t xml:space="preserve"> </w:t>
                            </w:r>
                            <w:r w:rsidR="005D6E9B" w:rsidRPr="005D6E9B">
                              <w:rPr>
                                <w:lang w:val="pt-BR"/>
                              </w:rPr>
                              <w:t>breve descrição do materia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Retângulo 23" o:spid="_x0000_s1028" style="width:489.75pt;height:205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" fillcolor="#285082" stroked="f" strokeweight="2pt">
                <v:textbox>
                  <w:txbxContent>
                    <w:p w:rsidR="00230A4E" w:rsidRDefault="00230A4E" w:rsidP="00923D59"/>
                    <w:p w:rsidR="00230A4E" w:rsidRDefault="000E1CE1" w:rsidP="00923D59">
                      <w:pPr>
                        <w:pStyle w:val="Ttulo3"/>
                      </w:pPr>
                      <w:r>
                        <w:t>SEQUÊNCIA DIDÁTICA</w:t>
                      </w:r>
                    </w:p>
                    <w:p w:rsidR="00230A4E" w:rsidRPr="00923D59" w:rsidRDefault="00230A4E" w:rsidP="00923D59">
                      <w:pPr>
                        <w:rPr>
                          <w:b/>
                          <w:lang w:val="pt-BR"/>
                        </w:rPr>
                      </w:pPr>
                    </w:p>
                    <w:p w:rsidR="0080786A" w:rsidRPr="00923D59" w:rsidRDefault="0080786A" w:rsidP="0080786A">
                      <w:pPr>
                        <w:ind w:right="1644"/>
                        <w:rPr>
                          <w:lang w:val="pt-BR"/>
                        </w:rPr>
                      </w:pPr>
                      <w:r>
                        <w:rPr>
                          <w:b/>
                          <w:lang w:val="pt-BR"/>
                        </w:rPr>
                        <w:t>Ambiente</w:t>
                      </w:r>
                      <w:r w:rsidRPr="00923D59">
                        <w:rPr>
                          <w:b/>
                          <w:lang w:val="pt-BR"/>
                        </w:rPr>
                        <w:t>:</w:t>
                      </w:r>
                      <w:r>
                        <w:rPr>
                          <w:b/>
                          <w:lang w:val="pt-BR"/>
                        </w:rPr>
                        <w:t xml:space="preserve"> </w:t>
                      </w:r>
                      <w:r w:rsidRPr="005D6E9B">
                        <w:rPr>
                          <w:lang w:val="pt-BR"/>
                        </w:rPr>
                        <w:t xml:space="preserve">informal, intermediário ou </w:t>
                      </w:r>
                      <w:proofErr w:type="gramStart"/>
                      <w:r w:rsidRPr="005D6E9B">
                        <w:rPr>
                          <w:lang w:val="pt-BR"/>
                        </w:rPr>
                        <w:t>formal</w:t>
                      </w:r>
                      <w:proofErr w:type="gramEnd"/>
                    </w:p>
                    <w:p w:rsidR="00000000" w:rsidRPr="0080786A" w:rsidRDefault="0080786A" w:rsidP="0080786A">
                      <w:pPr>
                        <w:ind w:right="81"/>
                        <w:rPr>
                          <w:lang w:val="pt-BR"/>
                        </w:rPr>
                      </w:pPr>
                      <w:r w:rsidRPr="00923D59">
                        <w:rPr>
                          <w:b/>
                          <w:lang w:val="pt-BR"/>
                        </w:rPr>
                        <w:t>M</w:t>
                      </w:r>
                      <w:r w:rsidR="005D6E9B">
                        <w:rPr>
                          <w:b/>
                          <w:lang w:val="pt-BR"/>
                        </w:rPr>
                        <w:t>aterial manipulativo</w:t>
                      </w:r>
                      <w:r w:rsidRPr="00923D59">
                        <w:rPr>
                          <w:b/>
                          <w:lang w:val="pt-BR"/>
                        </w:rPr>
                        <w:t>:</w:t>
                      </w:r>
                      <w:r w:rsidR="005D6E9B">
                        <w:rPr>
                          <w:b/>
                          <w:lang w:val="pt-BR"/>
                        </w:rPr>
                        <w:t xml:space="preserve"> </w:t>
                      </w:r>
                      <w:r w:rsidR="005D6E9B" w:rsidRPr="005D6E9B">
                        <w:rPr>
                          <w:lang w:val="pt-BR"/>
                        </w:rPr>
                        <w:t>breve descrição do material</w:t>
                      </w:r>
                    </w:p>
                  </w:txbxContent>
                </v:textbox>
                <w10:anchorlock/>
              </v:rect>
            </w:pict>
          </mc:Fallback>
        </mc:AlternateContent>
      </w:r>
    </w:p>
    <w:p w:rsidR="00923D59" w:rsidRDefault="00923D59" w:rsidP="00923D59">
      <w:pPr>
        <w:rPr>
          <w:noProof/>
          <w:lang w:val="en-GB" w:eastAsia="en-GB"/>
        </w:rPr>
      </w:pPr>
    </w:p>
    <w:p w:rsidR="000E1CE1" w:rsidRDefault="000E1CE1" w:rsidP="000E1CE1">
      <w:pPr>
        <w:rPr>
          <w:rStyle w:val="Ttulo1Char"/>
        </w:rPr>
      </w:pPr>
      <w:r>
        <w:rPr>
          <w:rStyle w:val="Ttulo1Char"/>
        </w:rPr>
        <w:t>Atividade prévia ou preparação</w:t>
      </w:r>
    </w:p>
    <w:p w:rsidR="000E1CE1" w:rsidRDefault="000E1CE1" w:rsidP="000E1CE1">
      <w:pPr>
        <w:rPr>
          <w:rStyle w:val="Ttulo1Char"/>
        </w:rPr>
      </w:pPr>
      <w:r>
        <w:rPr>
          <w:lang w:val="pt-BR"/>
        </w:rPr>
        <w:t>Em algumas sequências didáticas é preciso uma atividade prévia ou de preparação. Por exemplo, em uma aula anterior o professor pede para os alunos trazerem algo de casa.</w:t>
      </w:r>
    </w:p>
    <w:p w:rsidR="00E920CC" w:rsidRDefault="00C775DC" w:rsidP="00E920CC">
      <w:pPr>
        <w:rPr>
          <w:lang w:val="pt-BR"/>
        </w:rPr>
      </w:pPr>
      <w:r>
        <w:rPr>
          <w:noProof/>
        </w:rPr>
        <w:pict>
          <v:shape id="_x0000_s1028" type="#_x0000_t75" style="position:absolute;left:0;text-align:left;margin-left:.35pt;margin-top:8.6pt;width:57.05pt;height:57.05pt;z-index:251699200;mso-position-horizontal-relative:text;mso-position-vertical-relative:text;mso-width-relative:page;mso-height-relative:page">
            <v:imagedata r:id="rId24" o:title="diagram_5830180"/>
            <w10:wrap type="square"/>
          </v:shape>
        </w:pict>
      </w:r>
    </w:p>
    <w:p w:rsidR="00C775DC" w:rsidRDefault="000E1CE1" w:rsidP="00C775DC">
      <w:pPr>
        <w:rPr>
          <w:rStyle w:val="Ttulo1Char"/>
        </w:rPr>
      </w:pPr>
      <w:r>
        <w:rPr>
          <w:rStyle w:val="Ttulo1Char"/>
        </w:rPr>
        <w:t>Início (tempo necess</w:t>
      </w:r>
      <w:r w:rsidR="00C04961">
        <w:rPr>
          <w:rStyle w:val="Ttulo1Char"/>
        </w:rPr>
        <w:t>ário em cada etapa)</w:t>
      </w:r>
    </w:p>
    <w:p w:rsidR="000E1CE1" w:rsidRDefault="000E1CE1" w:rsidP="000E1CE1">
      <w:pPr>
        <w:rPr>
          <w:rStyle w:val="Ttulo1Char"/>
        </w:rPr>
      </w:pPr>
      <w:r>
        <w:rPr>
          <w:lang w:val="pt-BR"/>
        </w:rPr>
        <w:t>Geralmente o inicio da atividade tem exploração dos conhecimentos prévios, do quotidiano dos alunos. Essa etapa é curta, uns 10 min de introdução e instrução sobre a atividade. Se os alunos forem trabalhar em grupo, estipular a quantidade de integrantes.</w:t>
      </w:r>
    </w:p>
    <w:p w:rsidR="000E1CE1" w:rsidRDefault="000E1CE1" w:rsidP="000E1CE1">
      <w:pPr>
        <w:pStyle w:val="Dica"/>
      </w:pPr>
      <w:r>
        <w:rPr>
          <w:b/>
          <w:noProof/>
          <w:lang w:val="en-GB" w:eastAsia="en-GB"/>
        </w:rPr>
        <w:drawing>
          <wp:inline distT="0" distB="0" distL="0" distR="0" wp14:anchorId="2B6168E2" wp14:editId="5301662A">
            <wp:extent cx="323642" cy="360000"/>
            <wp:effectExtent l="0" t="0" r="635" b="2540"/>
            <wp:docPr id="43" name="Imagem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ightbulb_3176276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642" cy="3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0786A">
        <w:rPr>
          <w:b/>
        </w:rPr>
        <w:t>DICA:</w:t>
      </w:r>
      <w:r>
        <w:t xml:space="preserve"> os autores devem manter em mente que estão escrevendo uma sequência didática para que OUTROS professores possam reproduzi-la.  Então,</w:t>
      </w:r>
      <w:proofErr w:type="gramStart"/>
      <w:r>
        <w:t xml:space="preserve">  </w:t>
      </w:r>
      <w:proofErr w:type="gramEnd"/>
      <w:r>
        <w:t xml:space="preserve">detalhe o que deve ser feito. Por exemplo, se no início são feitas perguntas aos alunos sobre o que </w:t>
      </w:r>
      <w:r>
        <w:lastRenderedPageBreak/>
        <w:t>eles sabem sobre um determinado tema, liste quais são as perguntas precisam ser feitas.</w:t>
      </w:r>
    </w:p>
    <w:p w:rsidR="000E1CE1" w:rsidRDefault="000E1CE1" w:rsidP="00C775DC">
      <w:pPr>
        <w:rPr>
          <w:rStyle w:val="Ttulo1Char"/>
        </w:rPr>
      </w:pPr>
      <w:r>
        <w:rPr>
          <w:b/>
          <w:noProof/>
          <w:color w:val="285082"/>
          <w:sz w:val="44"/>
          <w:szCs w:val="44"/>
          <w:lang w:val="en-GB" w:eastAsia="en-GB"/>
        </w:rPr>
        <w:drawing>
          <wp:anchor distT="0" distB="0" distL="114300" distR="114300" simplePos="0" relativeHeight="251700224" behindDoc="0" locked="0" layoutInCell="1" allowOverlap="1" wp14:anchorId="77B93EB5" wp14:editId="18A7A3B6">
            <wp:simplePos x="0" y="0"/>
            <wp:positionH relativeFrom="column">
              <wp:posOffset>6350</wp:posOffset>
            </wp:positionH>
            <wp:positionV relativeFrom="paragraph">
              <wp:posOffset>300990</wp:posOffset>
            </wp:positionV>
            <wp:extent cx="724535" cy="724535"/>
            <wp:effectExtent l="0" t="0" r="0" b="0"/>
            <wp:wrapSquare wrapText="bothSides"/>
            <wp:docPr id="39" name="Imagem 39" descr="C:\Users\jeffe\AppData\Local\Microsoft\Windows\INetCache\Content.Word\diagram_583018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jeffe\AppData\Local\Microsoft\Windows\INetCache\Content.Word\diagram_5830180.pn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4535" cy="724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0E1CE1" w:rsidRDefault="000E1CE1" w:rsidP="00C775DC">
      <w:pPr>
        <w:rPr>
          <w:rStyle w:val="Ttulo1Char"/>
        </w:rPr>
      </w:pPr>
      <w:r>
        <w:rPr>
          <w:rStyle w:val="Ttulo1Char"/>
        </w:rPr>
        <w:t>Desenvolvimento (</w:t>
      </w:r>
      <w:r w:rsidR="00C04961">
        <w:rPr>
          <w:rStyle w:val="Ttulo1Char"/>
        </w:rPr>
        <w:t xml:space="preserve">x </w:t>
      </w:r>
      <w:r>
        <w:rPr>
          <w:rStyle w:val="Ttulo1Char"/>
        </w:rPr>
        <w:t>min</w:t>
      </w:r>
      <w:r w:rsidR="00C04961">
        <w:rPr>
          <w:rStyle w:val="Ttulo1Char"/>
        </w:rPr>
        <w:t>utos</w:t>
      </w:r>
      <w:r>
        <w:rPr>
          <w:rStyle w:val="Ttulo1Char"/>
        </w:rPr>
        <w:t>)</w:t>
      </w:r>
    </w:p>
    <w:p w:rsidR="000E1CE1" w:rsidRDefault="000E1CE1" w:rsidP="00C775DC">
      <w:pPr>
        <w:rPr>
          <w:lang w:val="pt-BR"/>
        </w:rPr>
      </w:pPr>
    </w:p>
    <w:p w:rsidR="000E1CE1" w:rsidRDefault="000E1CE1" w:rsidP="00C775DC">
      <w:pPr>
        <w:rPr>
          <w:lang w:val="pt-BR"/>
        </w:rPr>
      </w:pPr>
      <w:r>
        <w:rPr>
          <w:lang w:val="pt-BR"/>
        </w:rPr>
        <w:t>O desenvolvimento consiste na maior parte do tempo da sequência didática. Nesta etapa deve estar claro como o material manipulativo funciona, a interação do professor com os alunos, entre os alunos e com o material.</w:t>
      </w:r>
    </w:p>
    <w:p w:rsidR="00271EC3" w:rsidRPr="00271EC3" w:rsidRDefault="00271EC3" w:rsidP="00271EC3">
      <w:pPr>
        <w:pStyle w:val="Ttulo"/>
      </w:pPr>
      <w:r>
        <w:t>Aplique esta formatação para criar subtópicos</w:t>
      </w:r>
    </w:p>
    <w:p w:rsidR="00271EC3" w:rsidRDefault="00271EC3" w:rsidP="00C775DC">
      <w:pPr>
        <w:rPr>
          <w:rStyle w:val="Ttulo1Char"/>
        </w:rPr>
      </w:pPr>
      <w:r>
        <w:rPr>
          <w:lang w:val="pt-BR"/>
        </w:rPr>
        <w:t>Texto do subtópicos.</w:t>
      </w:r>
    </w:p>
    <w:p w:rsidR="000E1CE1" w:rsidRDefault="000E1CE1" w:rsidP="00C775DC">
      <w:pPr>
        <w:rPr>
          <w:rStyle w:val="Ttulo1Char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anchor distT="0" distB="0" distL="114300" distR="114300" simplePos="0" relativeHeight="251702272" behindDoc="0" locked="0" layoutInCell="1" allowOverlap="1" wp14:anchorId="72403DA1" wp14:editId="25893264">
            <wp:simplePos x="0" y="0"/>
            <wp:positionH relativeFrom="column">
              <wp:posOffset>38735</wp:posOffset>
            </wp:positionH>
            <wp:positionV relativeFrom="paragraph">
              <wp:posOffset>307340</wp:posOffset>
            </wp:positionV>
            <wp:extent cx="724535" cy="724535"/>
            <wp:effectExtent l="0" t="0" r="0" b="0"/>
            <wp:wrapSquare wrapText="bothSides"/>
            <wp:docPr id="40" name="Imagem 40" descr="diagram_58301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iagram_5830180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4535" cy="7245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0E1CE1" w:rsidRDefault="005D6E9B" w:rsidP="000E1CE1">
      <w:pPr>
        <w:rPr>
          <w:rStyle w:val="Ttulo1Char"/>
        </w:rPr>
      </w:pPr>
      <w:r>
        <w:rPr>
          <w:rStyle w:val="Ttulo1Char"/>
        </w:rPr>
        <w:t>Encerramento</w:t>
      </w:r>
      <w:r w:rsidR="000E1CE1">
        <w:rPr>
          <w:rStyle w:val="Ttulo1Char"/>
        </w:rPr>
        <w:t xml:space="preserve"> </w:t>
      </w:r>
      <w:r w:rsidR="000E1CE1">
        <w:rPr>
          <w:rStyle w:val="Ttulo1Char"/>
        </w:rPr>
        <w:t>(</w:t>
      </w:r>
      <w:r w:rsidR="00C04961">
        <w:rPr>
          <w:rStyle w:val="Ttulo1Char"/>
        </w:rPr>
        <w:t>x minutos</w:t>
      </w:r>
      <w:r w:rsidR="000E1CE1">
        <w:rPr>
          <w:rStyle w:val="Ttulo1Char"/>
        </w:rPr>
        <w:t>)</w:t>
      </w:r>
    </w:p>
    <w:p w:rsidR="000E1CE1" w:rsidRDefault="000E1CE1" w:rsidP="00C775DC">
      <w:pPr>
        <w:rPr>
          <w:lang w:val="pt-BR"/>
        </w:rPr>
      </w:pPr>
    </w:p>
    <w:p w:rsidR="00C775DC" w:rsidRDefault="000E1CE1" w:rsidP="00C775DC">
      <w:pPr>
        <w:rPr>
          <w:rStyle w:val="Ttulo1Char"/>
        </w:rPr>
      </w:pPr>
      <w:r>
        <w:rPr>
          <w:lang w:val="pt-BR"/>
        </w:rPr>
        <w:t xml:space="preserve">O </w:t>
      </w:r>
      <w:r w:rsidR="005D6E9B">
        <w:rPr>
          <w:lang w:val="pt-BR"/>
        </w:rPr>
        <w:t>encerramento</w:t>
      </w:r>
      <w:r>
        <w:rPr>
          <w:lang w:val="pt-BR"/>
        </w:rPr>
        <w:t xml:space="preserve"> consiste ações de conclusão da atividade como refletir sobre o aprendizado, avaliação em grupo da aprendizagem</w:t>
      </w:r>
      <w:r w:rsidR="00346072">
        <w:rPr>
          <w:lang w:val="pt-BR"/>
        </w:rPr>
        <w:t>.</w:t>
      </w:r>
    </w:p>
    <w:p w:rsidR="00E35E0F" w:rsidRDefault="00C775DC" w:rsidP="00923D59">
      <w:pPr>
        <w:rPr>
          <w:lang w:val="pt-BR"/>
        </w:rPr>
      </w:pPr>
      <w:r>
        <w:rPr>
          <w:noProof/>
        </w:rPr>
        <w:pict>
          <v:shape id="_x0000_s1027" type="#_x0000_t75" style="position:absolute;left:0;text-align:left;margin-left:.35pt;margin-top:14.05pt;width:57.05pt;height:57.05pt;z-index:251697152;mso-position-horizontal-relative:text;mso-position-vertical-relative:text;mso-width-relative:page;mso-height-relative:page">
            <v:imagedata r:id="rId26" o:title="exam_4587998"/>
            <w10:wrap type="square"/>
          </v:shape>
        </w:pict>
      </w:r>
    </w:p>
    <w:p w:rsidR="00C775DC" w:rsidRDefault="00C775DC" w:rsidP="00C775DC">
      <w:pPr>
        <w:rPr>
          <w:rStyle w:val="Ttulo1Char"/>
        </w:rPr>
      </w:pPr>
      <w:r>
        <w:rPr>
          <w:rStyle w:val="Ttulo1Char"/>
        </w:rPr>
        <w:t>Avaliação da aprendizagem</w:t>
      </w:r>
    </w:p>
    <w:p w:rsidR="00271EC3" w:rsidRDefault="00271EC3">
      <w:pPr>
        <w:spacing w:after="200" w:line="276" w:lineRule="auto"/>
        <w:jc w:val="left"/>
        <w:rPr>
          <w:lang w:val="pt-BR"/>
        </w:rPr>
      </w:pPr>
    </w:p>
    <w:p w:rsidR="00E35E0F" w:rsidRDefault="00346072">
      <w:pPr>
        <w:spacing w:after="200" w:line="276" w:lineRule="auto"/>
        <w:jc w:val="left"/>
        <w:rPr>
          <w:lang w:val="pt-BR"/>
        </w:rPr>
      </w:pPr>
      <w:r>
        <w:rPr>
          <w:lang w:val="pt-BR"/>
        </w:rPr>
        <w:t>Explicar como o professor pode verificar a aprendizagem dos alunos. Em alguns casos é interessante propor algum instrumento</w:t>
      </w:r>
      <w:r w:rsidR="00C04961">
        <w:rPr>
          <w:lang w:val="pt-BR"/>
        </w:rPr>
        <w:t xml:space="preserve"> como prova ou</w:t>
      </w:r>
      <w:r>
        <w:rPr>
          <w:lang w:val="pt-BR"/>
        </w:rPr>
        <w:t xml:space="preserve"> exercício.</w:t>
      </w:r>
    </w:p>
    <w:p w:rsidR="00346072" w:rsidRPr="00C04961" w:rsidRDefault="00C04961" w:rsidP="00C04961">
      <w:pPr>
        <w:pStyle w:val="Dica"/>
      </w:pPr>
      <w:r>
        <w:rPr>
          <w:b/>
          <w:noProof/>
          <w:lang w:val="en-GB" w:eastAsia="en-GB"/>
        </w:rPr>
        <w:drawing>
          <wp:inline distT="0" distB="0" distL="0" distR="0" wp14:anchorId="2AF29D92" wp14:editId="3893B0D9">
            <wp:extent cx="323642" cy="360000"/>
            <wp:effectExtent l="0" t="0" r="635" b="2540"/>
            <wp:docPr id="46" name="Imagem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ightbulb_3176276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642" cy="3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04961">
        <w:rPr>
          <w:b/>
        </w:rPr>
        <w:t>DICA:</w:t>
      </w:r>
      <w:r w:rsidRPr="00C04961">
        <w:t xml:space="preserve"> </w:t>
      </w:r>
      <w:r>
        <w:t xml:space="preserve">Além de discutir a sequência didática com a sua dupla, convide algum colega para que você explique os passos </w:t>
      </w:r>
      <w:proofErr w:type="gramStart"/>
      <w:r>
        <w:t>para</w:t>
      </w:r>
      <w:proofErr w:type="gramEnd"/>
      <w:r>
        <w:t xml:space="preserve"> </w:t>
      </w:r>
      <w:proofErr w:type="gramStart"/>
      <w:r>
        <w:lastRenderedPageBreak/>
        <w:t>executá</w:t>
      </w:r>
      <w:proofErr w:type="gramEnd"/>
      <w:r>
        <w:t>-la. Essa é uma maneira eficiente de identificar falhas na lógica ou pontos que precisam de esclar</w:t>
      </w:r>
      <w:bookmarkStart w:id="0" w:name="_GoBack"/>
      <w:bookmarkEnd w:id="0"/>
      <w:r>
        <w:t>ecimentos.</w:t>
      </w:r>
    </w:p>
    <w:p w:rsidR="00C04961" w:rsidRDefault="00C04961">
      <w:pPr>
        <w:spacing w:after="200" w:line="276" w:lineRule="auto"/>
        <w:jc w:val="left"/>
        <w:rPr>
          <w:lang w:val="pt-BR"/>
        </w:rPr>
      </w:pPr>
    </w:p>
    <w:p w:rsidR="00C04961" w:rsidRPr="00DD02D2" w:rsidRDefault="00C04961">
      <w:pPr>
        <w:spacing w:after="200" w:line="276" w:lineRule="auto"/>
        <w:jc w:val="left"/>
        <w:rPr>
          <w:highlight w:val="yellow"/>
          <w:lang w:val="pt-BR"/>
        </w:rPr>
      </w:pPr>
      <w:r w:rsidRPr="00DD02D2">
        <w:rPr>
          <w:highlight w:val="yellow"/>
          <w:lang w:val="pt-BR"/>
        </w:rPr>
        <w:t xml:space="preserve">Favor respeitar a formatação: </w:t>
      </w:r>
    </w:p>
    <w:p w:rsidR="00C04961" w:rsidRPr="00DD02D2" w:rsidRDefault="00C04961">
      <w:pPr>
        <w:spacing w:after="200" w:line="276" w:lineRule="auto"/>
        <w:jc w:val="left"/>
        <w:rPr>
          <w:highlight w:val="yellow"/>
          <w:lang w:val="pt-BR"/>
        </w:rPr>
      </w:pPr>
      <w:r w:rsidRPr="00DD02D2">
        <w:rPr>
          <w:highlight w:val="yellow"/>
          <w:lang w:val="pt-BR"/>
        </w:rPr>
        <w:t>Não esticar os quadros azuis, escreva de forma mais sucinta caso o texto esteja extrapolando a área atual.</w:t>
      </w:r>
    </w:p>
    <w:p w:rsidR="00DD02D2" w:rsidRPr="00DD02D2" w:rsidRDefault="00C04961">
      <w:pPr>
        <w:spacing w:after="200" w:line="276" w:lineRule="auto"/>
        <w:jc w:val="left"/>
        <w:rPr>
          <w:highlight w:val="yellow"/>
          <w:lang w:val="pt-BR"/>
        </w:rPr>
      </w:pPr>
      <w:r w:rsidRPr="00DD02D2">
        <w:rPr>
          <w:highlight w:val="yellow"/>
          <w:lang w:val="pt-BR"/>
        </w:rPr>
        <w:t>Não mudar o tamanho dos ícones.</w:t>
      </w:r>
    </w:p>
    <w:p w:rsidR="00DD02D2" w:rsidRPr="00C04961" w:rsidRDefault="00DD02D2">
      <w:pPr>
        <w:spacing w:after="200" w:line="276" w:lineRule="auto"/>
        <w:jc w:val="left"/>
        <w:rPr>
          <w:lang w:val="pt-BR"/>
        </w:rPr>
      </w:pPr>
      <w:proofErr w:type="gramStart"/>
      <w:r w:rsidRPr="00DD02D2">
        <w:rPr>
          <w:highlight w:val="yellow"/>
          <w:lang w:val="pt-BR"/>
        </w:rPr>
        <w:t>Máximo 15</w:t>
      </w:r>
      <w:proofErr w:type="gramEnd"/>
      <w:r w:rsidRPr="00DD02D2">
        <w:rPr>
          <w:highlight w:val="yellow"/>
          <w:lang w:val="pt-BR"/>
        </w:rPr>
        <w:t xml:space="preserve"> páginas considerando anexos.</w:t>
      </w:r>
    </w:p>
    <w:p w:rsidR="00C04961" w:rsidRDefault="00C04961">
      <w:pPr>
        <w:spacing w:after="200" w:line="276" w:lineRule="auto"/>
        <w:jc w:val="left"/>
        <w:rPr>
          <w:b/>
          <w:color w:val="285082"/>
          <w:sz w:val="44"/>
          <w:szCs w:val="44"/>
          <w:lang w:val="pt-BR"/>
        </w:rPr>
      </w:pPr>
      <w:r>
        <w:rPr>
          <w:b/>
          <w:color w:val="285082"/>
          <w:sz w:val="44"/>
          <w:szCs w:val="44"/>
          <w:lang w:val="pt-BR"/>
        </w:rPr>
        <w:br w:type="page"/>
      </w:r>
    </w:p>
    <w:p w:rsidR="00C04961" w:rsidRDefault="00C04961">
      <w:pPr>
        <w:spacing w:after="200" w:line="276" w:lineRule="auto"/>
        <w:jc w:val="left"/>
        <w:rPr>
          <w:b/>
          <w:color w:val="285082"/>
          <w:sz w:val="44"/>
          <w:szCs w:val="44"/>
          <w:lang w:val="pt-BR"/>
        </w:rPr>
      </w:pPr>
    </w:p>
    <w:p w:rsidR="00DC6ADF" w:rsidRDefault="00EA543D" w:rsidP="003E6845">
      <w:pPr>
        <w:pStyle w:val="Ttulo1"/>
      </w:pPr>
      <w:r>
        <w:t>REFERÊNCIAS</w:t>
      </w:r>
    </w:p>
    <w:p w:rsidR="00E920CC" w:rsidRDefault="00346072" w:rsidP="00E920CC">
      <w:pPr>
        <w:rPr>
          <w:lang w:val="pt-BR"/>
        </w:rPr>
      </w:pPr>
      <w:r>
        <w:rPr>
          <w:lang w:val="pt-BR"/>
        </w:rPr>
        <w:t>Listar as referências de acordo com a ABNT mais recente usando autor com nome completo e destaque em negrito.</w:t>
      </w:r>
    </w:p>
    <w:p w:rsidR="00346072" w:rsidRDefault="00346072" w:rsidP="00E920CC">
      <w:pPr>
        <w:rPr>
          <w:lang w:val="pt-BR"/>
        </w:rPr>
      </w:pPr>
    </w:p>
    <w:p w:rsidR="00346072" w:rsidRPr="00346072" w:rsidRDefault="00346072" w:rsidP="00346072">
      <w:pPr>
        <w:rPr>
          <w:lang w:val="pt-BR"/>
        </w:rPr>
      </w:pPr>
      <w:r w:rsidRPr="00346072">
        <w:rPr>
          <w:lang w:val="pt-BR"/>
        </w:rPr>
        <w:t xml:space="preserve">BRASIL. </w:t>
      </w:r>
      <w:r w:rsidRPr="00346072">
        <w:rPr>
          <w:b/>
          <w:lang w:val="pt-BR"/>
        </w:rPr>
        <w:t>Base Nacional Comum Curricular</w:t>
      </w:r>
      <w:r w:rsidRPr="00346072">
        <w:rPr>
          <w:lang w:val="pt-BR"/>
        </w:rPr>
        <w:t xml:space="preserve">. </w:t>
      </w:r>
      <w:proofErr w:type="spellStart"/>
      <w:r w:rsidRPr="00346072">
        <w:rPr>
          <w:lang w:val="pt-BR"/>
        </w:rPr>
        <w:t>Brasilia</w:t>
      </w:r>
      <w:proofErr w:type="spellEnd"/>
      <w:r w:rsidRPr="00346072">
        <w:rPr>
          <w:lang w:val="pt-BR"/>
        </w:rPr>
        <w:t xml:space="preserve">: 2018. </w:t>
      </w:r>
      <w:r>
        <w:rPr>
          <w:lang w:val="pt-BR"/>
        </w:rPr>
        <w:t>Disponível em</w:t>
      </w:r>
      <w:r w:rsidRPr="00346072">
        <w:rPr>
          <w:lang w:val="pt-BR"/>
        </w:rPr>
        <w:t xml:space="preserve">: </w:t>
      </w:r>
      <w:hyperlink r:id="rId27" w:history="1">
        <w:r w:rsidRPr="006D285A">
          <w:rPr>
            <w:rStyle w:val="Hyperlink"/>
            <w:lang w:val="pt-BR"/>
          </w:rPr>
          <w:t>http://portal.mec.gov.br/index.php?option=com_docman&amp;view=download&amp;alias=79601-anexo-texto-bncc-reexportado-pdf-2&amp;category_slug=dezembro-2017-pdf&amp;Itemid=30192</w:t>
        </w:r>
      </w:hyperlink>
      <w:r>
        <w:rPr>
          <w:lang w:val="pt-BR"/>
        </w:rPr>
        <w:t xml:space="preserve"> Acesso em: </w:t>
      </w:r>
      <w:proofErr w:type="gramStart"/>
      <w:r>
        <w:rPr>
          <w:lang w:val="pt-BR"/>
        </w:rPr>
        <w:t>7</w:t>
      </w:r>
      <w:proofErr w:type="gramEnd"/>
      <w:r>
        <w:rPr>
          <w:lang w:val="pt-BR"/>
        </w:rPr>
        <w:t xml:space="preserve"> abr. 2024</w:t>
      </w:r>
      <w:r w:rsidRPr="00346072">
        <w:rPr>
          <w:lang w:val="pt-BR"/>
        </w:rPr>
        <w:t>.</w:t>
      </w:r>
    </w:p>
    <w:p w:rsidR="00346072" w:rsidRPr="00FA65FE" w:rsidRDefault="00346072" w:rsidP="00E920CC">
      <w:pPr>
        <w:rPr>
          <w:lang w:val="pt-BR"/>
        </w:rPr>
      </w:pPr>
    </w:p>
    <w:p w:rsidR="00346072" w:rsidRPr="00346072" w:rsidRDefault="00346072" w:rsidP="00346072">
      <w:pPr>
        <w:rPr>
          <w:lang w:val="pt-BR"/>
        </w:rPr>
      </w:pPr>
      <w:r w:rsidRPr="00346072">
        <w:rPr>
          <w:lang w:val="en-GB"/>
        </w:rPr>
        <w:t xml:space="preserve">RODRIGUES-SILVA, J.; ALSINA, Á. Conceptualising and framing STEAM education: What is (and what is not) this educational approach? </w:t>
      </w:r>
      <w:r w:rsidRPr="00346072">
        <w:rPr>
          <w:b/>
          <w:bCs/>
          <w:lang w:val="pt-BR"/>
        </w:rPr>
        <w:t>Texto Livre</w:t>
      </w:r>
      <w:r w:rsidRPr="00346072">
        <w:rPr>
          <w:lang w:val="pt-BR"/>
        </w:rPr>
        <w:t xml:space="preserve">, v. 16, p. e44946, 2023. DOI </w:t>
      </w:r>
      <w:hyperlink r:id="rId28" w:history="1">
        <w:r w:rsidRPr="006D285A">
          <w:rPr>
            <w:rStyle w:val="Hyperlink"/>
            <w:lang w:val="pt-BR"/>
          </w:rPr>
          <w:t>https://doi.org/10.1590/1983-3652.2023.44946</w:t>
        </w:r>
      </w:hyperlink>
      <w:r>
        <w:rPr>
          <w:lang w:val="pt-BR"/>
        </w:rPr>
        <w:t>.</w:t>
      </w:r>
    </w:p>
    <w:p w:rsidR="00E920CC" w:rsidRPr="00E920CC" w:rsidRDefault="00E920CC" w:rsidP="00E920CC">
      <w:pPr>
        <w:rPr>
          <w:lang w:val="pt-BR"/>
        </w:rPr>
      </w:pPr>
    </w:p>
    <w:p w:rsidR="00271EC3" w:rsidRDefault="00E35E0F" w:rsidP="00271EC3">
      <w:pPr>
        <w:widowControl w:val="0"/>
        <w:autoSpaceDE w:val="0"/>
        <w:autoSpaceDN w:val="0"/>
        <w:adjustRightInd w:val="0"/>
        <w:spacing w:after="200" w:line="240" w:lineRule="auto"/>
        <w:rPr>
          <w:b/>
          <w:color w:val="BE4646"/>
          <w:sz w:val="44"/>
          <w:szCs w:val="44"/>
          <w:lang w:val="pt-BR"/>
        </w:rPr>
      </w:pPr>
      <w:r>
        <w:rPr>
          <w:b/>
          <w:color w:val="BE4646"/>
          <w:sz w:val="44"/>
          <w:szCs w:val="44"/>
          <w:lang w:val="pt-BR"/>
        </w:rPr>
        <w:br w:type="page"/>
      </w:r>
    </w:p>
    <w:p w:rsidR="00DC6ADF" w:rsidRPr="00E35E0F" w:rsidRDefault="00695FD1" w:rsidP="00E35E0F">
      <w:pPr>
        <w:pStyle w:val="Ttulo1"/>
        <w:jc w:val="center"/>
      </w:pPr>
      <w:r w:rsidRPr="00FA6B71">
        <w:rPr>
          <w:noProof/>
          <w:lang w:val="en-GB" w:eastAsia="en-GB"/>
        </w:rPr>
        <w:lastRenderedPageBreak/>
        <w:drawing>
          <wp:anchor distT="0" distB="0" distL="114300" distR="114300" simplePos="0" relativeHeight="251685888" behindDoc="0" locked="0" layoutInCell="1" allowOverlap="1" wp14:anchorId="1C0628AF" wp14:editId="33538875">
            <wp:simplePos x="0" y="0"/>
            <wp:positionH relativeFrom="column">
              <wp:posOffset>5494563</wp:posOffset>
            </wp:positionH>
            <wp:positionV relativeFrom="paragraph">
              <wp:posOffset>6449320</wp:posOffset>
            </wp:positionV>
            <wp:extent cx="1123721" cy="1101686"/>
            <wp:effectExtent l="0" t="0" r="0" b="0"/>
            <wp:wrapNone/>
            <wp:docPr id="30" name="Imagem 30" descr="C:\Users\jeffe\AppData\Local\Microsoft\Windows\INetCache\Content.Word\ecology-icons-4819652_1280 copi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jeffe\AppData\Local\Microsoft\Windows\INetCache\Content.Word\ecology-icons-4819652_1280 copia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biLevel thresh="25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916" t="38549" r="69610" b="40899"/>
                    <a:stretch/>
                  </pic:blipFill>
                  <pic:spPr bwMode="auto">
                    <a:xfrm>
                      <a:off x="0" y="0"/>
                      <a:ext cx="1123721" cy="1101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C6ADF" w:rsidRPr="00DC6ADF">
        <w:t>ANEXO A</w:t>
      </w:r>
    </w:p>
    <w:p w:rsidR="00DC6ADF" w:rsidRPr="00DC6ADF" w:rsidRDefault="00823F1F" w:rsidP="00EA543D">
      <w:pPr>
        <w:pStyle w:val="Ttulo"/>
      </w:pPr>
      <w:r>
        <w:t>Titulo do anexo.</w:t>
      </w:r>
    </w:p>
    <w:p w:rsidR="00E920CC" w:rsidRPr="00DD02D2" w:rsidRDefault="00DD02D2" w:rsidP="00E920CC">
      <w:pPr>
        <w:rPr>
          <w:lang w:val="pt-BR"/>
        </w:rPr>
      </w:pPr>
      <w:r>
        <w:rPr>
          <w:lang w:val="pt-BR"/>
        </w:rPr>
        <w:t>Texto com letra Candara 14.</w:t>
      </w:r>
    </w:p>
    <w:p w:rsidR="00923D59" w:rsidRPr="00923D59" w:rsidRDefault="00923D59" w:rsidP="00923D59">
      <w:pPr>
        <w:rPr>
          <w:lang w:val="pt-BR"/>
        </w:rPr>
      </w:pPr>
    </w:p>
    <w:sectPr w:rsidR="00923D59" w:rsidRPr="00923D59" w:rsidSect="003E6845">
      <w:type w:val="evenPage"/>
      <w:pgSz w:w="11906" w:h="16838"/>
      <w:pgMar w:top="1560" w:right="1080" w:bottom="1440" w:left="108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76A34" w:rsidRDefault="00C76A34" w:rsidP="006C3993">
      <w:r>
        <w:separator/>
      </w:r>
    </w:p>
    <w:p w:rsidR="00C76A34" w:rsidRDefault="00C76A34" w:rsidP="006C3993"/>
    <w:p w:rsidR="00C76A34" w:rsidRDefault="00C76A34" w:rsidP="006C3993"/>
  </w:endnote>
  <w:endnote w:type="continuationSeparator" w:id="0">
    <w:p w:rsidR="00C76A34" w:rsidRDefault="00C76A34" w:rsidP="006C3993">
      <w:r>
        <w:continuationSeparator/>
      </w:r>
    </w:p>
    <w:p w:rsidR="00C76A34" w:rsidRDefault="00C76A34" w:rsidP="006C3993"/>
    <w:p w:rsidR="00C76A34" w:rsidRDefault="00C76A34" w:rsidP="006C399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等线">
    <w:altName w:val="DengXian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80537637"/>
      <w:docPartObj>
        <w:docPartGallery w:val="Page Numbers (Bottom of Page)"/>
        <w:docPartUnique/>
      </w:docPartObj>
    </w:sdtPr>
    <w:sdtEndPr>
      <w:rPr>
        <w:rStyle w:val="Ttulo3Char"/>
        <w:b/>
        <w:color w:val="FFFFFF" w:themeColor="background1"/>
        <w:sz w:val="44"/>
        <w:lang w:val="pt-BR"/>
      </w:rPr>
    </w:sdtEndPr>
    <w:sdtContent>
      <w:p w:rsidR="00230A4E" w:rsidRPr="006C3993" w:rsidRDefault="00230A4E" w:rsidP="006C3993">
        <w:pPr>
          <w:pStyle w:val="Rodap"/>
          <w:jc w:val="right"/>
          <w:rPr>
            <w:rStyle w:val="Ttulo3Char"/>
          </w:rPr>
        </w:pPr>
        <w:r w:rsidRPr="006C3993">
          <w:rPr>
            <w:rStyle w:val="Ttulo3Char"/>
            <w:noProof/>
            <w:lang w:val="en-GB" w:eastAsia="en-GB"/>
          </w:rPr>
          <mc:AlternateContent>
            <mc:Choice Requires="wps">
              <w:drawing>
                <wp:anchor distT="0" distB="0" distL="114300" distR="114300" simplePos="0" relativeHeight="251661312" behindDoc="1" locked="0" layoutInCell="1" allowOverlap="1" wp14:anchorId="6A1DEA66" wp14:editId="18B648C9">
                  <wp:simplePos x="0" y="0"/>
                  <wp:positionH relativeFrom="column">
                    <wp:posOffset>5634990</wp:posOffset>
                  </wp:positionH>
                  <wp:positionV relativeFrom="paragraph">
                    <wp:posOffset>20679</wp:posOffset>
                  </wp:positionV>
                  <wp:extent cx="605790" cy="415925"/>
                  <wp:effectExtent l="0" t="0" r="3810" b="3175"/>
                  <wp:wrapNone/>
                  <wp:docPr id="3" name="Retângulo 3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605790" cy="415925"/>
                          </a:xfrm>
                          <a:prstGeom prst="rect">
                            <a:avLst/>
                          </a:prstGeom>
                          <a:solidFill>
                            <a:srgbClr val="285082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2">
                              <a:shade val="50000"/>
                            </a:schemeClr>
                          </a:lnRef>
                          <a:fillRef idx="1">
                            <a:schemeClr val="accent2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rect id="Retângulo 3" o:spid="_x0000_s1026" style="position:absolute;margin-left:443.7pt;margin-top:1.65pt;width:47.7pt;height:32.75pt;z-index:-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" fillcolor="#285082" stroked="f" strokeweight="2pt"/>
              </w:pict>
            </mc:Fallback>
          </mc:AlternateContent>
        </w:r>
        <w:r w:rsidRPr="006C3993">
          <w:rPr>
            <w:rStyle w:val="Ttulo3Char"/>
            <w:noProof/>
            <w:lang w:val="en-GB" w:eastAsia="en-GB"/>
          </w:rPr>
          <w:drawing>
            <wp:anchor distT="0" distB="0" distL="114300" distR="114300" simplePos="0" relativeHeight="251665408" behindDoc="0" locked="0" layoutInCell="1" allowOverlap="1" wp14:anchorId="241318EB" wp14:editId="0BAFB74E">
              <wp:simplePos x="0" y="0"/>
              <wp:positionH relativeFrom="column">
                <wp:posOffset>-169131</wp:posOffset>
              </wp:positionH>
              <wp:positionV relativeFrom="paragraph">
                <wp:posOffset>283845</wp:posOffset>
              </wp:positionV>
              <wp:extent cx="2060799" cy="198467"/>
              <wp:effectExtent l="0" t="0" r="0" b="0"/>
              <wp:wrapNone/>
              <wp:docPr id="44" name="Imagem 44" descr="C:\Users\jeffe\AppData\Local\Microsoft\Windows\INetCache\Content.Word\ecology-icons-4819652_1280 copia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9" descr="C:\Users\jeffe\AppData\Local\Microsoft\Windows\INetCache\Content.Word\ecology-icons-4819652_1280 copia.png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1">
                        <a:duotone>
                          <a:prstClr val="black"/>
                          <a:schemeClr val="accent1">
                            <a:tint val="45000"/>
                            <a:satMod val="400000"/>
                          </a:schemeClr>
                        </a:duotone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t="80663" b="62"/>
                      <a:stretch/>
                    </pic:blipFill>
                    <pic:spPr bwMode="auto">
                      <a:xfrm>
                        <a:off x="0" y="0"/>
                        <a:ext cx="2060799" cy="198467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Pr="006C3993">
          <w:rPr>
            <w:rStyle w:val="Ttulo3Char"/>
          </w:rPr>
          <w:fldChar w:fldCharType="begin"/>
        </w:r>
        <w:r w:rsidRPr="006C3993">
          <w:rPr>
            <w:rStyle w:val="Ttulo3Char"/>
          </w:rPr>
          <w:instrText>PAGE   \* MERGEFORMAT</w:instrText>
        </w:r>
        <w:r w:rsidRPr="006C3993">
          <w:rPr>
            <w:rStyle w:val="Ttulo3Char"/>
          </w:rPr>
          <w:fldChar w:fldCharType="separate"/>
        </w:r>
        <w:r w:rsidR="003A0E67">
          <w:rPr>
            <w:rStyle w:val="Ttulo3Char"/>
            <w:noProof/>
          </w:rPr>
          <w:t>6</w:t>
        </w:r>
        <w:r w:rsidRPr="006C3993">
          <w:rPr>
            <w:rStyle w:val="Ttulo3Char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30A4E" w:rsidRPr="00987931" w:rsidRDefault="00230A4E" w:rsidP="006C3993">
    <w:pPr>
      <w:pStyle w:val="Ttulo3"/>
      <w:spacing w:line="240" w:lineRule="auto"/>
    </w:pPr>
    <w:r w:rsidRPr="00987931"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6F17ED32" wp14:editId="03F38A68">
              <wp:simplePos x="0" y="0"/>
              <wp:positionH relativeFrom="column">
                <wp:posOffset>-66040</wp:posOffset>
              </wp:positionH>
              <wp:positionV relativeFrom="paragraph">
                <wp:posOffset>-11604</wp:posOffset>
              </wp:positionV>
              <wp:extent cx="605790" cy="415925"/>
              <wp:effectExtent l="0" t="0" r="3810" b="3175"/>
              <wp:wrapNone/>
              <wp:docPr id="2" name="Retângul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605790" cy="415925"/>
                      </a:xfrm>
                      <a:prstGeom prst="rect">
                        <a:avLst/>
                      </a:prstGeom>
                      <a:solidFill>
                        <a:srgbClr val="285082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2">
                          <a:shade val="50000"/>
                        </a:schemeClr>
                      </a:lnRef>
                      <a:fillRef idx="1">
                        <a:schemeClr val="accent2"/>
                      </a:fillRef>
                      <a:effectRef idx="0">
                        <a:schemeClr val="accent2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id="Retângulo 2" o:spid="_x0000_s1026" style="position:absolute;margin-left:-5.2pt;margin-top:-.9pt;width:47.7pt;height:32.75pt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" fillcolor="#285082" stroked="f" strokeweight="2pt"/>
          </w:pict>
        </mc:Fallback>
      </mc:AlternateContent>
    </w:r>
    <w:r>
      <w:rPr>
        <w:noProof/>
        <w:lang w:val="en-GB" w:eastAsia="en-GB"/>
      </w:rPr>
      <w:drawing>
        <wp:anchor distT="0" distB="0" distL="114300" distR="114300" simplePos="0" relativeHeight="251663360" behindDoc="0" locked="0" layoutInCell="1" allowOverlap="1" wp14:anchorId="31117932" wp14:editId="06633C99">
          <wp:simplePos x="0" y="0"/>
          <wp:positionH relativeFrom="column">
            <wp:posOffset>4330061</wp:posOffset>
          </wp:positionH>
          <wp:positionV relativeFrom="paragraph">
            <wp:posOffset>198036</wp:posOffset>
          </wp:positionV>
          <wp:extent cx="2060799" cy="198467"/>
          <wp:effectExtent l="0" t="0" r="0" b="0"/>
          <wp:wrapNone/>
          <wp:docPr id="45" name="Imagem 45" descr="C:\Users\jeffe\AppData\Local\Microsoft\Windows\INetCache\Content.Word\ecology-icons-4819652_1280 copi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9" descr="C:\Users\jeffe\AppData\Local\Microsoft\Windows\INetCache\Content.Word\ecology-icons-4819652_1280 copia.png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duotone>
                      <a:prstClr val="black"/>
                      <a:schemeClr val="accent1">
                        <a:tint val="45000"/>
                        <a:satMod val="400000"/>
                      </a:schemeClr>
                    </a:duotone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80725"/>
                  <a:stretch/>
                </pic:blipFill>
                <pic:spPr bwMode="auto">
                  <a:xfrm>
                    <a:off x="0" y="0"/>
                    <a:ext cx="2060632" cy="198451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987931">
      <w:fldChar w:fldCharType="begin"/>
    </w:r>
    <w:r w:rsidRPr="00987931">
      <w:instrText>PAGE   \* MERGEFORMAT</w:instrText>
    </w:r>
    <w:r w:rsidRPr="00987931">
      <w:fldChar w:fldCharType="separate"/>
    </w:r>
    <w:r w:rsidR="003A0E67">
      <w:rPr>
        <w:noProof/>
      </w:rPr>
      <w:t>5</w:t>
    </w:r>
    <w:r w:rsidRPr="00987931">
      <w:fldChar w:fldCharType="end"/>
    </w:r>
    <w:r w:rsidR="00FA65FE">
      <w:t xml:space="preserve"> 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76A34" w:rsidRDefault="00C76A34" w:rsidP="006C3993">
      <w:r>
        <w:separator/>
      </w:r>
    </w:p>
    <w:p w:rsidR="00C76A34" w:rsidRDefault="00C76A34" w:rsidP="006C3993"/>
    <w:p w:rsidR="00C76A34" w:rsidRDefault="00C76A34" w:rsidP="006C3993"/>
  </w:footnote>
  <w:footnote w:type="continuationSeparator" w:id="0">
    <w:p w:rsidR="00C76A34" w:rsidRDefault="00C76A34" w:rsidP="006C3993">
      <w:r>
        <w:continuationSeparator/>
      </w:r>
    </w:p>
    <w:p w:rsidR="00C76A34" w:rsidRDefault="00C76A34" w:rsidP="006C3993"/>
    <w:p w:rsidR="00C76A34" w:rsidRDefault="00C76A34" w:rsidP="006C399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A65FE" w:rsidRPr="00FA65FE" w:rsidRDefault="00FA65FE" w:rsidP="00FA65FE">
    <w:pPr>
      <w:pStyle w:val="Logotipo"/>
      <w:tabs>
        <w:tab w:val="center" w:pos="4873"/>
      </w:tabs>
      <w:spacing w:line="360" w:lineRule="exact"/>
      <w:rPr>
        <w:sz w:val="52"/>
      </w:rPr>
    </w:pPr>
    <w:r w:rsidRPr="00FA65FE">
      <w:rPr>
        <w:sz w:val="52"/>
      </w:rPr>
      <w:t>∩rcos</w:t>
    </w:r>
    <w:r>
      <w:rPr>
        <w:sz w:val="52"/>
      </w:rPr>
      <w:tab/>
    </w:r>
  </w:p>
  <w:p w:rsidR="00823F1F" w:rsidRPr="00FA65FE" w:rsidRDefault="00FA65FE" w:rsidP="00FA65FE">
    <w:pPr>
      <w:pStyle w:val="Subscritodologo"/>
      <w:spacing w:line="280" w:lineRule="exact"/>
      <w:rPr>
        <w:sz w:val="22"/>
        <w:szCs w:val="22"/>
      </w:rPr>
    </w:pPr>
    <w:r w:rsidRPr="00FA65FE">
      <w:rPr>
        <w:sz w:val="22"/>
        <w:szCs w:val="22"/>
      </w:rPr>
      <w:t>de educação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A65FE" w:rsidRPr="00FA65FE" w:rsidRDefault="00FA65FE" w:rsidP="00FA65FE">
    <w:pPr>
      <w:pStyle w:val="Logotipo"/>
      <w:tabs>
        <w:tab w:val="center" w:pos="4873"/>
      </w:tabs>
      <w:spacing w:line="360" w:lineRule="exact"/>
      <w:rPr>
        <w:sz w:val="52"/>
      </w:rPr>
    </w:pPr>
    <w:r w:rsidRPr="00FA65FE">
      <w:rPr>
        <w:sz w:val="52"/>
      </w:rPr>
      <w:t>∩rcos</w:t>
    </w:r>
    <w:r>
      <w:rPr>
        <w:sz w:val="52"/>
      </w:rPr>
      <w:tab/>
    </w:r>
  </w:p>
  <w:p w:rsidR="00FA65FE" w:rsidRPr="00FA65FE" w:rsidRDefault="00FA65FE" w:rsidP="00FA65FE">
    <w:pPr>
      <w:pStyle w:val="Subscritodologo"/>
      <w:spacing w:line="280" w:lineRule="exact"/>
      <w:rPr>
        <w:sz w:val="22"/>
        <w:szCs w:val="22"/>
      </w:rPr>
    </w:pPr>
    <w:r w:rsidRPr="00FA65FE">
      <w:rPr>
        <w:sz w:val="22"/>
        <w:szCs w:val="22"/>
      </w:rPr>
      <w:t>de educação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F73BE5"/>
    <w:multiLevelType w:val="hybridMultilevel"/>
    <w:tmpl w:val="08DAD83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C5360FC"/>
    <w:multiLevelType w:val="hybridMultilevel"/>
    <w:tmpl w:val="6824A1DC"/>
    <w:lvl w:ilvl="0" w:tplc="87205F16">
      <w:numFmt w:val="bullet"/>
      <w:lvlText w:val="•"/>
      <w:lvlJc w:val="left"/>
      <w:pPr>
        <w:ind w:left="1065" w:hanging="705"/>
      </w:pPr>
      <w:rPr>
        <w:rFonts w:ascii="Candara" w:eastAsiaTheme="minorHAnsi" w:hAnsi="Candara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9EC6C93"/>
    <w:multiLevelType w:val="hybridMultilevel"/>
    <w:tmpl w:val="2ACC58A6"/>
    <w:lvl w:ilvl="0" w:tplc="87205F16">
      <w:numFmt w:val="bullet"/>
      <w:lvlText w:val="•"/>
      <w:lvlJc w:val="left"/>
      <w:pPr>
        <w:ind w:left="1425" w:hanging="705"/>
      </w:pPr>
      <w:rPr>
        <w:rFonts w:ascii="Candara" w:eastAsiaTheme="minorHAnsi" w:hAnsi="Candara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4DAF07A6"/>
    <w:multiLevelType w:val="hybridMultilevel"/>
    <w:tmpl w:val="2056E84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3844CC4"/>
    <w:multiLevelType w:val="hybridMultilevel"/>
    <w:tmpl w:val="862CE2C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3A96543"/>
    <w:multiLevelType w:val="multilevel"/>
    <w:tmpl w:val="954895F8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29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9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69" w:hanging="2160"/>
      </w:pPr>
      <w:rPr>
        <w:rFonts w:hint="default"/>
      </w:rPr>
    </w:lvl>
  </w:abstractNum>
  <w:num w:numId="1">
    <w:abstractNumId w:val="5"/>
  </w:num>
  <w:num w:numId="2">
    <w:abstractNumId w:val="4"/>
  </w:num>
  <w:num w:numId="3">
    <w:abstractNumId w:val="3"/>
  </w:num>
  <w:num w:numId="4">
    <w:abstractNumId w:val="1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evenAndOddHeaders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UwNbQ0MzMzNzU2NzBX0lEKTi0uzszPAykwqQUAGfc9YiwAAAA="/>
  </w:docVars>
  <w:rsids>
    <w:rsidRoot w:val="004549AA"/>
    <w:rsid w:val="0000798E"/>
    <w:rsid w:val="000116D6"/>
    <w:rsid w:val="000809F3"/>
    <w:rsid w:val="000A2B71"/>
    <w:rsid w:val="000E1CE1"/>
    <w:rsid w:val="00146604"/>
    <w:rsid w:val="001F341B"/>
    <w:rsid w:val="002154C5"/>
    <w:rsid w:val="00227056"/>
    <w:rsid w:val="00230A4E"/>
    <w:rsid w:val="00267CD9"/>
    <w:rsid w:val="00271EC3"/>
    <w:rsid w:val="00327E51"/>
    <w:rsid w:val="00331469"/>
    <w:rsid w:val="00336473"/>
    <w:rsid w:val="00346072"/>
    <w:rsid w:val="003A0E67"/>
    <w:rsid w:val="003E47A5"/>
    <w:rsid w:val="003E6845"/>
    <w:rsid w:val="004549AA"/>
    <w:rsid w:val="00471A11"/>
    <w:rsid w:val="004D227D"/>
    <w:rsid w:val="005050E4"/>
    <w:rsid w:val="0057045D"/>
    <w:rsid w:val="005A7421"/>
    <w:rsid w:val="005C50A8"/>
    <w:rsid w:val="005D6AEE"/>
    <w:rsid w:val="005D6E9B"/>
    <w:rsid w:val="005E7D82"/>
    <w:rsid w:val="005F4DF8"/>
    <w:rsid w:val="00695FD1"/>
    <w:rsid w:val="006C3993"/>
    <w:rsid w:val="006D014E"/>
    <w:rsid w:val="007414DE"/>
    <w:rsid w:val="00743430"/>
    <w:rsid w:val="0080786A"/>
    <w:rsid w:val="00813DA4"/>
    <w:rsid w:val="00823F1F"/>
    <w:rsid w:val="008648FF"/>
    <w:rsid w:val="008A474A"/>
    <w:rsid w:val="008D003D"/>
    <w:rsid w:val="00904826"/>
    <w:rsid w:val="00907BC0"/>
    <w:rsid w:val="00923D59"/>
    <w:rsid w:val="00987931"/>
    <w:rsid w:val="009C1CBF"/>
    <w:rsid w:val="009E6CF8"/>
    <w:rsid w:val="00A067FF"/>
    <w:rsid w:val="00A67E13"/>
    <w:rsid w:val="00AC2780"/>
    <w:rsid w:val="00BB76D4"/>
    <w:rsid w:val="00BD5234"/>
    <w:rsid w:val="00BD5DB4"/>
    <w:rsid w:val="00C04961"/>
    <w:rsid w:val="00C5668E"/>
    <w:rsid w:val="00C71F23"/>
    <w:rsid w:val="00C76A34"/>
    <w:rsid w:val="00C775DC"/>
    <w:rsid w:val="00CB5370"/>
    <w:rsid w:val="00D00133"/>
    <w:rsid w:val="00D03D5E"/>
    <w:rsid w:val="00D477E4"/>
    <w:rsid w:val="00DA7FB7"/>
    <w:rsid w:val="00DC1049"/>
    <w:rsid w:val="00DC6ADF"/>
    <w:rsid w:val="00DD02D2"/>
    <w:rsid w:val="00E35E0F"/>
    <w:rsid w:val="00E920CC"/>
    <w:rsid w:val="00EA543D"/>
    <w:rsid w:val="00F31CCD"/>
    <w:rsid w:val="00F514EC"/>
    <w:rsid w:val="00F75645"/>
    <w:rsid w:val="00F8121B"/>
    <w:rsid w:val="00F86304"/>
    <w:rsid w:val="00FA65FE"/>
    <w:rsid w:val="00FA6B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6072"/>
    <w:pPr>
      <w:spacing w:after="0" w:line="360" w:lineRule="auto"/>
      <w:jc w:val="both"/>
    </w:pPr>
    <w:rPr>
      <w:rFonts w:ascii="Candara" w:hAnsi="Candara"/>
      <w:sz w:val="28"/>
      <w:szCs w:val="28"/>
    </w:rPr>
  </w:style>
  <w:style w:type="paragraph" w:styleId="Ttulo1">
    <w:name w:val="heading 1"/>
    <w:aliases w:val="Título tópicos"/>
    <w:basedOn w:val="Normal"/>
    <w:next w:val="Normal"/>
    <w:link w:val="Ttulo1Char"/>
    <w:uiPriority w:val="9"/>
    <w:qFormat/>
    <w:rsid w:val="00D477E4"/>
    <w:pPr>
      <w:tabs>
        <w:tab w:val="left" w:pos="8339"/>
      </w:tabs>
      <w:spacing w:before="600" w:after="600" w:line="240" w:lineRule="auto"/>
      <w:jc w:val="left"/>
      <w:outlineLvl w:val="0"/>
    </w:pPr>
    <w:rPr>
      <w:b/>
      <w:color w:val="285082"/>
      <w:sz w:val="44"/>
      <w:szCs w:val="44"/>
      <w:lang w:val="pt-BR"/>
    </w:rPr>
  </w:style>
  <w:style w:type="paragraph" w:styleId="Ttulo2">
    <w:name w:val="heading 2"/>
    <w:aliases w:val="Título principal"/>
    <w:basedOn w:val="Normal"/>
    <w:next w:val="Normal"/>
    <w:link w:val="Ttulo2Char"/>
    <w:uiPriority w:val="9"/>
    <w:unhideWhenUsed/>
    <w:qFormat/>
    <w:rsid w:val="00743430"/>
    <w:pPr>
      <w:jc w:val="center"/>
      <w:outlineLvl w:val="1"/>
    </w:pPr>
    <w:rPr>
      <w:b/>
      <w:sz w:val="32"/>
      <w:lang w:val="pt-BR"/>
    </w:rPr>
  </w:style>
  <w:style w:type="paragraph" w:styleId="Ttulo3">
    <w:name w:val="heading 3"/>
    <w:aliases w:val="Capítulo"/>
    <w:basedOn w:val="Normal"/>
    <w:next w:val="Normal"/>
    <w:link w:val="Ttulo3Char"/>
    <w:uiPriority w:val="9"/>
    <w:unhideWhenUsed/>
    <w:qFormat/>
    <w:rsid w:val="00743430"/>
    <w:pPr>
      <w:outlineLvl w:val="2"/>
    </w:pPr>
    <w:rPr>
      <w:b/>
      <w:color w:val="FFFFFF" w:themeColor="background1"/>
      <w:sz w:val="44"/>
      <w:lang w:val="pt-BR"/>
    </w:rPr>
  </w:style>
  <w:style w:type="paragraph" w:styleId="Ttulo4">
    <w:name w:val="heading 4"/>
    <w:aliases w:val="Título descrição"/>
    <w:basedOn w:val="Normal"/>
    <w:next w:val="Normal"/>
    <w:link w:val="Ttulo4Char"/>
    <w:uiPriority w:val="9"/>
    <w:unhideWhenUsed/>
    <w:qFormat/>
    <w:rsid w:val="006C3993"/>
    <w:pPr>
      <w:ind w:left="2552"/>
      <w:outlineLvl w:val="3"/>
    </w:pPr>
    <w:rPr>
      <w:b/>
      <w:color w:val="FFFFFF" w:themeColor="background1"/>
      <w:sz w:val="44"/>
      <w:lang w:val="pt-BR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aliases w:val="Título tópicos Char"/>
    <w:basedOn w:val="Fontepargpadro"/>
    <w:link w:val="Ttulo1"/>
    <w:uiPriority w:val="9"/>
    <w:rsid w:val="00D477E4"/>
    <w:rPr>
      <w:rFonts w:ascii="Candara" w:hAnsi="Candara"/>
      <w:b/>
      <w:color w:val="285082"/>
      <w:sz w:val="44"/>
      <w:szCs w:val="44"/>
      <w:lang w:val="pt-BR"/>
    </w:rPr>
  </w:style>
  <w:style w:type="character" w:customStyle="1" w:styleId="Ttulo2Char">
    <w:name w:val="Título 2 Char"/>
    <w:aliases w:val="Título principal Char"/>
    <w:basedOn w:val="Fontepargpadro"/>
    <w:link w:val="Ttulo2"/>
    <w:uiPriority w:val="9"/>
    <w:rsid w:val="00743430"/>
    <w:rPr>
      <w:rFonts w:ascii="Candara" w:hAnsi="Candara"/>
      <w:b/>
      <w:sz w:val="32"/>
      <w:lang w:val="pt-BR"/>
    </w:rPr>
  </w:style>
  <w:style w:type="character" w:customStyle="1" w:styleId="Ttulo3Char">
    <w:name w:val="Título 3 Char"/>
    <w:aliases w:val="Capítulo Char"/>
    <w:basedOn w:val="Fontepargpadro"/>
    <w:link w:val="Ttulo3"/>
    <w:uiPriority w:val="9"/>
    <w:rsid w:val="00743430"/>
    <w:rPr>
      <w:rFonts w:ascii="Candara" w:hAnsi="Candara"/>
      <w:b/>
      <w:color w:val="FFFFFF" w:themeColor="background1"/>
      <w:sz w:val="44"/>
      <w:lang w:val="pt-BR"/>
    </w:rPr>
  </w:style>
  <w:style w:type="paragraph" w:styleId="Subttulo">
    <w:name w:val="Subtitle"/>
    <w:aliases w:val="Citação direta"/>
    <w:basedOn w:val="Normal"/>
    <w:next w:val="Normal"/>
    <w:link w:val="SubttuloChar"/>
    <w:uiPriority w:val="11"/>
    <w:qFormat/>
    <w:rsid w:val="006C3993"/>
    <w:pPr>
      <w:ind w:left="4536"/>
    </w:pPr>
  </w:style>
  <w:style w:type="character" w:customStyle="1" w:styleId="SubttuloChar">
    <w:name w:val="Subtítulo Char"/>
    <w:aliases w:val="Citação direta Char"/>
    <w:basedOn w:val="Fontepargpadro"/>
    <w:link w:val="Subttulo"/>
    <w:uiPriority w:val="11"/>
    <w:rsid w:val="006C3993"/>
    <w:rPr>
      <w:rFonts w:ascii="Candara" w:hAnsi="Candara"/>
      <w:sz w:val="28"/>
      <w:szCs w:val="28"/>
    </w:rPr>
  </w:style>
  <w:style w:type="paragraph" w:styleId="Cabealho">
    <w:name w:val="header"/>
    <w:basedOn w:val="Normal"/>
    <w:link w:val="CabealhoChar"/>
    <w:uiPriority w:val="99"/>
    <w:unhideWhenUsed/>
    <w:rsid w:val="004549AA"/>
    <w:pPr>
      <w:tabs>
        <w:tab w:val="center" w:pos="4536"/>
        <w:tab w:val="right" w:pos="9072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4549A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4549AA"/>
    <w:pPr>
      <w:tabs>
        <w:tab w:val="center" w:pos="4536"/>
        <w:tab w:val="right" w:pos="9072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4549AA"/>
    <w:rPr>
      <w:rFonts w:ascii="Arial" w:hAnsi="Arial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4660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46604"/>
    <w:rPr>
      <w:rFonts w:ascii="Tahoma" w:hAnsi="Tahoma" w:cs="Tahoma"/>
      <w:sz w:val="16"/>
      <w:szCs w:val="16"/>
    </w:rPr>
  </w:style>
  <w:style w:type="character" w:styleId="Refdecomentrio">
    <w:name w:val="annotation reference"/>
    <w:basedOn w:val="Fontepargpadro"/>
    <w:uiPriority w:val="99"/>
    <w:semiHidden/>
    <w:unhideWhenUsed/>
    <w:rsid w:val="00267CD9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67CD9"/>
    <w:pPr>
      <w:spacing w:line="240" w:lineRule="auto"/>
    </w:pPr>
    <w:rPr>
      <w:sz w:val="20"/>
      <w:szCs w:val="20"/>
      <w:lang w:val="pt-BR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67CD9"/>
    <w:rPr>
      <w:rFonts w:ascii="Arial" w:hAnsi="Arial"/>
      <w:sz w:val="20"/>
      <w:szCs w:val="20"/>
      <w:lang w:val="pt-BR"/>
    </w:rPr>
  </w:style>
  <w:style w:type="paragraph" w:styleId="PargrafodaLista">
    <w:name w:val="List Paragraph"/>
    <w:basedOn w:val="Normal"/>
    <w:uiPriority w:val="34"/>
    <w:qFormat/>
    <w:rsid w:val="00267CD9"/>
    <w:pPr>
      <w:ind w:left="720"/>
      <w:contextualSpacing/>
    </w:pPr>
  </w:style>
  <w:style w:type="character" w:styleId="nfaseSutil">
    <w:name w:val="Subtle Emphasis"/>
    <w:aliases w:val="Texto descrição"/>
    <w:uiPriority w:val="19"/>
    <w:qFormat/>
    <w:rsid w:val="00743430"/>
    <w:rPr>
      <w:rFonts w:ascii="Candara" w:hAnsi="Candara"/>
      <w:color w:val="FFFFFF" w:themeColor="background1"/>
      <w:sz w:val="28"/>
      <w:lang w:val="pt-BR"/>
    </w:rPr>
  </w:style>
  <w:style w:type="character" w:customStyle="1" w:styleId="Ttulo4Char">
    <w:name w:val="Título 4 Char"/>
    <w:aliases w:val="Título descrição Char"/>
    <w:basedOn w:val="Fontepargpadro"/>
    <w:link w:val="Ttulo4"/>
    <w:uiPriority w:val="9"/>
    <w:rsid w:val="006C3993"/>
    <w:rPr>
      <w:rFonts w:ascii="Candara" w:hAnsi="Candara"/>
      <w:b/>
      <w:color w:val="FFFFFF" w:themeColor="background1"/>
      <w:sz w:val="44"/>
      <w:lang w:val="pt-BR"/>
    </w:rPr>
  </w:style>
  <w:style w:type="character" w:styleId="nfase">
    <w:name w:val="Emphasis"/>
    <w:uiPriority w:val="20"/>
    <w:qFormat/>
    <w:rsid w:val="006C3993"/>
  </w:style>
  <w:style w:type="paragraph" w:styleId="SemEspaamento">
    <w:name w:val="No Spacing"/>
    <w:basedOn w:val="Normal"/>
    <w:uiPriority w:val="1"/>
    <w:qFormat/>
    <w:rsid w:val="006C3993"/>
    <w:pPr>
      <w:spacing w:line="240" w:lineRule="auto"/>
    </w:pPr>
    <w:rPr>
      <w:lang w:val="pt-BR"/>
    </w:rPr>
  </w:style>
  <w:style w:type="paragraph" w:styleId="Ttulo">
    <w:name w:val="Title"/>
    <w:aliases w:val="t 2 nivel"/>
    <w:basedOn w:val="Ttulo1"/>
    <w:next w:val="Normal"/>
    <w:link w:val="TtuloChar"/>
    <w:uiPriority w:val="10"/>
    <w:qFormat/>
    <w:rsid w:val="00271EC3"/>
    <w:pPr>
      <w:spacing w:before="280" w:after="280"/>
    </w:pPr>
    <w:rPr>
      <w:color w:val="285078"/>
      <w:sz w:val="28"/>
      <w:szCs w:val="28"/>
    </w:rPr>
  </w:style>
  <w:style w:type="character" w:customStyle="1" w:styleId="TtuloChar">
    <w:name w:val="Título Char"/>
    <w:aliases w:val="t 2 nivel Char"/>
    <w:basedOn w:val="Fontepargpadro"/>
    <w:link w:val="Ttulo"/>
    <w:uiPriority w:val="10"/>
    <w:rsid w:val="00271EC3"/>
    <w:rPr>
      <w:rFonts w:ascii="Candara" w:hAnsi="Candara"/>
      <w:b/>
      <w:color w:val="285078"/>
      <w:sz w:val="28"/>
      <w:szCs w:val="28"/>
      <w:lang w:val="pt-BR"/>
    </w:rPr>
  </w:style>
  <w:style w:type="table" w:styleId="Tabelacomgrade">
    <w:name w:val="Table Grid"/>
    <w:basedOn w:val="Tabelanormal"/>
    <w:uiPriority w:val="59"/>
    <w:rsid w:val="00EA543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DPITable">
    <w:name w:val="MDPI_Table"/>
    <w:basedOn w:val="Tabelanormal"/>
    <w:uiPriority w:val="99"/>
    <w:rsid w:val="002154C5"/>
    <w:pPr>
      <w:spacing w:after="0" w:line="240" w:lineRule="auto"/>
    </w:pPr>
    <w:rPr>
      <w:rFonts w:ascii="Palatino Linotype" w:eastAsia="SimSun" w:hAnsi="Palatino Linotype" w:cs="Times New Roman"/>
      <w:color w:val="000000"/>
      <w:sz w:val="20"/>
      <w:szCs w:val="20"/>
      <w:lang w:val="en-CA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styleId="RefernciaSutil">
    <w:name w:val="Subtle Reference"/>
    <w:basedOn w:val="Fontepargpadro"/>
    <w:uiPriority w:val="31"/>
    <w:qFormat/>
    <w:rsid w:val="0057045D"/>
    <w:rPr>
      <w:smallCaps/>
      <w:color w:val="285082"/>
      <w:u w:val="single"/>
    </w:rPr>
  </w:style>
  <w:style w:type="character" w:styleId="RefernciaIntensa">
    <w:name w:val="Intense Reference"/>
    <w:basedOn w:val="Fontepargpadro"/>
    <w:uiPriority w:val="32"/>
    <w:qFormat/>
    <w:rsid w:val="0057045D"/>
    <w:rPr>
      <w:b/>
      <w:bCs/>
      <w:smallCaps/>
      <w:color w:val="285082"/>
      <w:spacing w:val="5"/>
      <w:u w:val="single"/>
    </w:rPr>
  </w:style>
  <w:style w:type="paragraph" w:customStyle="1" w:styleId="Logotipo">
    <w:name w:val="Logotipo"/>
    <w:basedOn w:val="Normal"/>
    <w:link w:val="LogotipoChar"/>
    <w:qFormat/>
    <w:rsid w:val="00FA65FE"/>
    <w:pPr>
      <w:spacing w:line="700" w:lineRule="exact"/>
    </w:pPr>
    <w:rPr>
      <w:rFonts w:ascii="Arial Unicode MS" w:eastAsia="Arial Unicode MS" w:hAnsi="Arial Unicode MS" w:cs="Arial Unicode MS"/>
      <w:noProof/>
      <w:color w:val="194B7D"/>
      <w:sz w:val="96"/>
      <w:szCs w:val="96"/>
      <w:lang w:val="pt-BR"/>
    </w:rPr>
  </w:style>
  <w:style w:type="paragraph" w:customStyle="1" w:styleId="Subscritodologo">
    <w:name w:val="Subscrito do logo"/>
    <w:basedOn w:val="Normal"/>
    <w:link w:val="SubscritodologoChar"/>
    <w:qFormat/>
    <w:rsid w:val="00FA65FE"/>
    <w:pPr>
      <w:spacing w:line="400" w:lineRule="exact"/>
    </w:pPr>
    <w:rPr>
      <w:rFonts w:ascii="Arial Unicode MS" w:eastAsia="Arial Unicode MS" w:hAnsi="Arial Unicode MS" w:cs="Arial Unicode MS"/>
      <w:noProof/>
      <w:color w:val="000000" w:themeColor="text1"/>
      <w:sz w:val="40"/>
      <w:szCs w:val="56"/>
      <w:lang w:val="pt-BR"/>
    </w:rPr>
  </w:style>
  <w:style w:type="character" w:customStyle="1" w:styleId="LogotipoChar">
    <w:name w:val="Logotipo Char"/>
    <w:basedOn w:val="Fontepargpadro"/>
    <w:link w:val="Logotipo"/>
    <w:rsid w:val="00FA65FE"/>
    <w:rPr>
      <w:rFonts w:ascii="Arial Unicode MS" w:eastAsia="Arial Unicode MS" w:hAnsi="Arial Unicode MS" w:cs="Arial Unicode MS"/>
      <w:noProof/>
      <w:color w:val="194B7D"/>
      <w:sz w:val="96"/>
      <w:szCs w:val="96"/>
      <w:lang w:val="pt-BR"/>
    </w:rPr>
  </w:style>
  <w:style w:type="character" w:customStyle="1" w:styleId="SubscritodologoChar">
    <w:name w:val="Subscrito do logo Char"/>
    <w:basedOn w:val="Fontepargpadro"/>
    <w:link w:val="Subscritodologo"/>
    <w:rsid w:val="00FA65FE"/>
    <w:rPr>
      <w:rFonts w:ascii="Arial Unicode MS" w:eastAsia="Arial Unicode MS" w:hAnsi="Arial Unicode MS" w:cs="Arial Unicode MS"/>
      <w:noProof/>
      <w:color w:val="000000" w:themeColor="text1"/>
      <w:sz w:val="40"/>
      <w:szCs w:val="56"/>
      <w:lang w:val="pt-BR"/>
    </w:rPr>
  </w:style>
  <w:style w:type="paragraph" w:customStyle="1" w:styleId="Dica">
    <w:name w:val="Dica"/>
    <w:basedOn w:val="Normal"/>
    <w:link w:val="DicaChar"/>
    <w:qFormat/>
    <w:rsid w:val="0000798E"/>
    <w:pPr>
      <w:shd w:val="clear" w:color="auto" w:fill="DAE7F6"/>
      <w:spacing w:before="240" w:after="240"/>
      <w:ind w:left="2268"/>
    </w:pPr>
    <w:rPr>
      <w:smallCaps/>
      <w:lang w:val="pt-BR"/>
    </w:rPr>
  </w:style>
  <w:style w:type="character" w:styleId="Hyperlink">
    <w:name w:val="Hyperlink"/>
    <w:basedOn w:val="Fontepargpadro"/>
    <w:uiPriority w:val="99"/>
    <w:unhideWhenUsed/>
    <w:rsid w:val="00346072"/>
    <w:rPr>
      <w:color w:val="0000FF" w:themeColor="hyperlink"/>
      <w:u w:val="single"/>
    </w:rPr>
  </w:style>
  <w:style w:type="character" w:customStyle="1" w:styleId="DicaChar">
    <w:name w:val="Dica Char"/>
    <w:basedOn w:val="Fontepargpadro"/>
    <w:link w:val="Dica"/>
    <w:rsid w:val="0000798E"/>
    <w:rPr>
      <w:rFonts w:ascii="Candara" w:hAnsi="Candara"/>
      <w:smallCaps/>
      <w:sz w:val="28"/>
      <w:szCs w:val="28"/>
      <w:shd w:val="clear" w:color="auto" w:fill="DAE7F6"/>
      <w:lang w:val="pt-B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6072"/>
    <w:pPr>
      <w:spacing w:after="0" w:line="360" w:lineRule="auto"/>
      <w:jc w:val="both"/>
    </w:pPr>
    <w:rPr>
      <w:rFonts w:ascii="Candara" w:hAnsi="Candara"/>
      <w:sz w:val="28"/>
      <w:szCs w:val="28"/>
    </w:rPr>
  </w:style>
  <w:style w:type="paragraph" w:styleId="Ttulo1">
    <w:name w:val="heading 1"/>
    <w:aliases w:val="Título tópicos"/>
    <w:basedOn w:val="Normal"/>
    <w:next w:val="Normal"/>
    <w:link w:val="Ttulo1Char"/>
    <w:uiPriority w:val="9"/>
    <w:qFormat/>
    <w:rsid w:val="00D477E4"/>
    <w:pPr>
      <w:tabs>
        <w:tab w:val="left" w:pos="8339"/>
      </w:tabs>
      <w:spacing w:before="600" w:after="600" w:line="240" w:lineRule="auto"/>
      <w:jc w:val="left"/>
      <w:outlineLvl w:val="0"/>
    </w:pPr>
    <w:rPr>
      <w:b/>
      <w:color w:val="285082"/>
      <w:sz w:val="44"/>
      <w:szCs w:val="44"/>
      <w:lang w:val="pt-BR"/>
    </w:rPr>
  </w:style>
  <w:style w:type="paragraph" w:styleId="Ttulo2">
    <w:name w:val="heading 2"/>
    <w:aliases w:val="Título principal"/>
    <w:basedOn w:val="Normal"/>
    <w:next w:val="Normal"/>
    <w:link w:val="Ttulo2Char"/>
    <w:uiPriority w:val="9"/>
    <w:unhideWhenUsed/>
    <w:qFormat/>
    <w:rsid w:val="00743430"/>
    <w:pPr>
      <w:jc w:val="center"/>
      <w:outlineLvl w:val="1"/>
    </w:pPr>
    <w:rPr>
      <w:b/>
      <w:sz w:val="32"/>
      <w:lang w:val="pt-BR"/>
    </w:rPr>
  </w:style>
  <w:style w:type="paragraph" w:styleId="Ttulo3">
    <w:name w:val="heading 3"/>
    <w:aliases w:val="Capítulo"/>
    <w:basedOn w:val="Normal"/>
    <w:next w:val="Normal"/>
    <w:link w:val="Ttulo3Char"/>
    <w:uiPriority w:val="9"/>
    <w:unhideWhenUsed/>
    <w:qFormat/>
    <w:rsid w:val="00743430"/>
    <w:pPr>
      <w:outlineLvl w:val="2"/>
    </w:pPr>
    <w:rPr>
      <w:b/>
      <w:color w:val="FFFFFF" w:themeColor="background1"/>
      <w:sz w:val="44"/>
      <w:lang w:val="pt-BR"/>
    </w:rPr>
  </w:style>
  <w:style w:type="paragraph" w:styleId="Ttulo4">
    <w:name w:val="heading 4"/>
    <w:aliases w:val="Título descrição"/>
    <w:basedOn w:val="Normal"/>
    <w:next w:val="Normal"/>
    <w:link w:val="Ttulo4Char"/>
    <w:uiPriority w:val="9"/>
    <w:unhideWhenUsed/>
    <w:qFormat/>
    <w:rsid w:val="006C3993"/>
    <w:pPr>
      <w:ind w:left="2552"/>
      <w:outlineLvl w:val="3"/>
    </w:pPr>
    <w:rPr>
      <w:b/>
      <w:color w:val="FFFFFF" w:themeColor="background1"/>
      <w:sz w:val="44"/>
      <w:lang w:val="pt-BR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aliases w:val="Título tópicos Char"/>
    <w:basedOn w:val="Fontepargpadro"/>
    <w:link w:val="Ttulo1"/>
    <w:uiPriority w:val="9"/>
    <w:rsid w:val="00D477E4"/>
    <w:rPr>
      <w:rFonts w:ascii="Candara" w:hAnsi="Candara"/>
      <w:b/>
      <w:color w:val="285082"/>
      <w:sz w:val="44"/>
      <w:szCs w:val="44"/>
      <w:lang w:val="pt-BR"/>
    </w:rPr>
  </w:style>
  <w:style w:type="character" w:customStyle="1" w:styleId="Ttulo2Char">
    <w:name w:val="Título 2 Char"/>
    <w:aliases w:val="Título principal Char"/>
    <w:basedOn w:val="Fontepargpadro"/>
    <w:link w:val="Ttulo2"/>
    <w:uiPriority w:val="9"/>
    <w:rsid w:val="00743430"/>
    <w:rPr>
      <w:rFonts w:ascii="Candara" w:hAnsi="Candara"/>
      <w:b/>
      <w:sz w:val="32"/>
      <w:lang w:val="pt-BR"/>
    </w:rPr>
  </w:style>
  <w:style w:type="character" w:customStyle="1" w:styleId="Ttulo3Char">
    <w:name w:val="Título 3 Char"/>
    <w:aliases w:val="Capítulo Char"/>
    <w:basedOn w:val="Fontepargpadro"/>
    <w:link w:val="Ttulo3"/>
    <w:uiPriority w:val="9"/>
    <w:rsid w:val="00743430"/>
    <w:rPr>
      <w:rFonts w:ascii="Candara" w:hAnsi="Candara"/>
      <w:b/>
      <w:color w:val="FFFFFF" w:themeColor="background1"/>
      <w:sz w:val="44"/>
      <w:lang w:val="pt-BR"/>
    </w:rPr>
  </w:style>
  <w:style w:type="paragraph" w:styleId="Subttulo">
    <w:name w:val="Subtitle"/>
    <w:aliases w:val="Citação direta"/>
    <w:basedOn w:val="Normal"/>
    <w:next w:val="Normal"/>
    <w:link w:val="SubttuloChar"/>
    <w:uiPriority w:val="11"/>
    <w:qFormat/>
    <w:rsid w:val="006C3993"/>
    <w:pPr>
      <w:ind w:left="4536"/>
    </w:pPr>
  </w:style>
  <w:style w:type="character" w:customStyle="1" w:styleId="SubttuloChar">
    <w:name w:val="Subtítulo Char"/>
    <w:aliases w:val="Citação direta Char"/>
    <w:basedOn w:val="Fontepargpadro"/>
    <w:link w:val="Subttulo"/>
    <w:uiPriority w:val="11"/>
    <w:rsid w:val="006C3993"/>
    <w:rPr>
      <w:rFonts w:ascii="Candara" w:hAnsi="Candara"/>
      <w:sz w:val="28"/>
      <w:szCs w:val="28"/>
    </w:rPr>
  </w:style>
  <w:style w:type="paragraph" w:styleId="Cabealho">
    <w:name w:val="header"/>
    <w:basedOn w:val="Normal"/>
    <w:link w:val="CabealhoChar"/>
    <w:uiPriority w:val="99"/>
    <w:unhideWhenUsed/>
    <w:rsid w:val="004549AA"/>
    <w:pPr>
      <w:tabs>
        <w:tab w:val="center" w:pos="4536"/>
        <w:tab w:val="right" w:pos="9072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4549A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4549AA"/>
    <w:pPr>
      <w:tabs>
        <w:tab w:val="center" w:pos="4536"/>
        <w:tab w:val="right" w:pos="9072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4549AA"/>
    <w:rPr>
      <w:rFonts w:ascii="Arial" w:hAnsi="Arial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4660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46604"/>
    <w:rPr>
      <w:rFonts w:ascii="Tahoma" w:hAnsi="Tahoma" w:cs="Tahoma"/>
      <w:sz w:val="16"/>
      <w:szCs w:val="16"/>
    </w:rPr>
  </w:style>
  <w:style w:type="character" w:styleId="Refdecomentrio">
    <w:name w:val="annotation reference"/>
    <w:basedOn w:val="Fontepargpadro"/>
    <w:uiPriority w:val="99"/>
    <w:semiHidden/>
    <w:unhideWhenUsed/>
    <w:rsid w:val="00267CD9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67CD9"/>
    <w:pPr>
      <w:spacing w:line="240" w:lineRule="auto"/>
    </w:pPr>
    <w:rPr>
      <w:sz w:val="20"/>
      <w:szCs w:val="20"/>
      <w:lang w:val="pt-BR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67CD9"/>
    <w:rPr>
      <w:rFonts w:ascii="Arial" w:hAnsi="Arial"/>
      <w:sz w:val="20"/>
      <w:szCs w:val="20"/>
      <w:lang w:val="pt-BR"/>
    </w:rPr>
  </w:style>
  <w:style w:type="paragraph" w:styleId="PargrafodaLista">
    <w:name w:val="List Paragraph"/>
    <w:basedOn w:val="Normal"/>
    <w:uiPriority w:val="34"/>
    <w:qFormat/>
    <w:rsid w:val="00267CD9"/>
    <w:pPr>
      <w:ind w:left="720"/>
      <w:contextualSpacing/>
    </w:pPr>
  </w:style>
  <w:style w:type="character" w:styleId="nfaseSutil">
    <w:name w:val="Subtle Emphasis"/>
    <w:aliases w:val="Texto descrição"/>
    <w:uiPriority w:val="19"/>
    <w:qFormat/>
    <w:rsid w:val="00743430"/>
    <w:rPr>
      <w:rFonts w:ascii="Candara" w:hAnsi="Candara"/>
      <w:color w:val="FFFFFF" w:themeColor="background1"/>
      <w:sz w:val="28"/>
      <w:lang w:val="pt-BR"/>
    </w:rPr>
  </w:style>
  <w:style w:type="character" w:customStyle="1" w:styleId="Ttulo4Char">
    <w:name w:val="Título 4 Char"/>
    <w:aliases w:val="Título descrição Char"/>
    <w:basedOn w:val="Fontepargpadro"/>
    <w:link w:val="Ttulo4"/>
    <w:uiPriority w:val="9"/>
    <w:rsid w:val="006C3993"/>
    <w:rPr>
      <w:rFonts w:ascii="Candara" w:hAnsi="Candara"/>
      <w:b/>
      <w:color w:val="FFFFFF" w:themeColor="background1"/>
      <w:sz w:val="44"/>
      <w:lang w:val="pt-BR"/>
    </w:rPr>
  </w:style>
  <w:style w:type="character" w:styleId="nfase">
    <w:name w:val="Emphasis"/>
    <w:uiPriority w:val="20"/>
    <w:qFormat/>
    <w:rsid w:val="006C3993"/>
  </w:style>
  <w:style w:type="paragraph" w:styleId="SemEspaamento">
    <w:name w:val="No Spacing"/>
    <w:basedOn w:val="Normal"/>
    <w:uiPriority w:val="1"/>
    <w:qFormat/>
    <w:rsid w:val="006C3993"/>
    <w:pPr>
      <w:spacing w:line="240" w:lineRule="auto"/>
    </w:pPr>
    <w:rPr>
      <w:lang w:val="pt-BR"/>
    </w:rPr>
  </w:style>
  <w:style w:type="paragraph" w:styleId="Ttulo">
    <w:name w:val="Title"/>
    <w:aliases w:val="t 2 nivel"/>
    <w:basedOn w:val="Ttulo1"/>
    <w:next w:val="Normal"/>
    <w:link w:val="TtuloChar"/>
    <w:uiPriority w:val="10"/>
    <w:qFormat/>
    <w:rsid w:val="00271EC3"/>
    <w:pPr>
      <w:spacing w:before="280" w:after="280"/>
    </w:pPr>
    <w:rPr>
      <w:color w:val="285078"/>
      <w:sz w:val="28"/>
      <w:szCs w:val="28"/>
    </w:rPr>
  </w:style>
  <w:style w:type="character" w:customStyle="1" w:styleId="TtuloChar">
    <w:name w:val="Título Char"/>
    <w:aliases w:val="t 2 nivel Char"/>
    <w:basedOn w:val="Fontepargpadro"/>
    <w:link w:val="Ttulo"/>
    <w:uiPriority w:val="10"/>
    <w:rsid w:val="00271EC3"/>
    <w:rPr>
      <w:rFonts w:ascii="Candara" w:hAnsi="Candara"/>
      <w:b/>
      <w:color w:val="285078"/>
      <w:sz w:val="28"/>
      <w:szCs w:val="28"/>
      <w:lang w:val="pt-BR"/>
    </w:rPr>
  </w:style>
  <w:style w:type="table" w:styleId="Tabelacomgrade">
    <w:name w:val="Table Grid"/>
    <w:basedOn w:val="Tabelanormal"/>
    <w:uiPriority w:val="59"/>
    <w:rsid w:val="00EA543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DPITable">
    <w:name w:val="MDPI_Table"/>
    <w:basedOn w:val="Tabelanormal"/>
    <w:uiPriority w:val="99"/>
    <w:rsid w:val="002154C5"/>
    <w:pPr>
      <w:spacing w:after="0" w:line="240" w:lineRule="auto"/>
    </w:pPr>
    <w:rPr>
      <w:rFonts w:ascii="Palatino Linotype" w:eastAsia="SimSun" w:hAnsi="Palatino Linotype" w:cs="Times New Roman"/>
      <w:color w:val="000000"/>
      <w:sz w:val="20"/>
      <w:szCs w:val="20"/>
      <w:lang w:val="en-CA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styleId="RefernciaSutil">
    <w:name w:val="Subtle Reference"/>
    <w:basedOn w:val="Fontepargpadro"/>
    <w:uiPriority w:val="31"/>
    <w:qFormat/>
    <w:rsid w:val="0057045D"/>
    <w:rPr>
      <w:smallCaps/>
      <w:color w:val="285082"/>
      <w:u w:val="single"/>
    </w:rPr>
  </w:style>
  <w:style w:type="character" w:styleId="RefernciaIntensa">
    <w:name w:val="Intense Reference"/>
    <w:basedOn w:val="Fontepargpadro"/>
    <w:uiPriority w:val="32"/>
    <w:qFormat/>
    <w:rsid w:val="0057045D"/>
    <w:rPr>
      <w:b/>
      <w:bCs/>
      <w:smallCaps/>
      <w:color w:val="285082"/>
      <w:spacing w:val="5"/>
      <w:u w:val="single"/>
    </w:rPr>
  </w:style>
  <w:style w:type="paragraph" w:customStyle="1" w:styleId="Logotipo">
    <w:name w:val="Logotipo"/>
    <w:basedOn w:val="Normal"/>
    <w:link w:val="LogotipoChar"/>
    <w:qFormat/>
    <w:rsid w:val="00FA65FE"/>
    <w:pPr>
      <w:spacing w:line="700" w:lineRule="exact"/>
    </w:pPr>
    <w:rPr>
      <w:rFonts w:ascii="Arial Unicode MS" w:eastAsia="Arial Unicode MS" w:hAnsi="Arial Unicode MS" w:cs="Arial Unicode MS"/>
      <w:noProof/>
      <w:color w:val="194B7D"/>
      <w:sz w:val="96"/>
      <w:szCs w:val="96"/>
      <w:lang w:val="pt-BR"/>
    </w:rPr>
  </w:style>
  <w:style w:type="paragraph" w:customStyle="1" w:styleId="Subscritodologo">
    <w:name w:val="Subscrito do logo"/>
    <w:basedOn w:val="Normal"/>
    <w:link w:val="SubscritodologoChar"/>
    <w:qFormat/>
    <w:rsid w:val="00FA65FE"/>
    <w:pPr>
      <w:spacing w:line="400" w:lineRule="exact"/>
    </w:pPr>
    <w:rPr>
      <w:rFonts w:ascii="Arial Unicode MS" w:eastAsia="Arial Unicode MS" w:hAnsi="Arial Unicode MS" w:cs="Arial Unicode MS"/>
      <w:noProof/>
      <w:color w:val="000000" w:themeColor="text1"/>
      <w:sz w:val="40"/>
      <w:szCs w:val="56"/>
      <w:lang w:val="pt-BR"/>
    </w:rPr>
  </w:style>
  <w:style w:type="character" w:customStyle="1" w:styleId="LogotipoChar">
    <w:name w:val="Logotipo Char"/>
    <w:basedOn w:val="Fontepargpadro"/>
    <w:link w:val="Logotipo"/>
    <w:rsid w:val="00FA65FE"/>
    <w:rPr>
      <w:rFonts w:ascii="Arial Unicode MS" w:eastAsia="Arial Unicode MS" w:hAnsi="Arial Unicode MS" w:cs="Arial Unicode MS"/>
      <w:noProof/>
      <w:color w:val="194B7D"/>
      <w:sz w:val="96"/>
      <w:szCs w:val="96"/>
      <w:lang w:val="pt-BR"/>
    </w:rPr>
  </w:style>
  <w:style w:type="character" w:customStyle="1" w:styleId="SubscritodologoChar">
    <w:name w:val="Subscrito do logo Char"/>
    <w:basedOn w:val="Fontepargpadro"/>
    <w:link w:val="Subscritodologo"/>
    <w:rsid w:val="00FA65FE"/>
    <w:rPr>
      <w:rFonts w:ascii="Arial Unicode MS" w:eastAsia="Arial Unicode MS" w:hAnsi="Arial Unicode MS" w:cs="Arial Unicode MS"/>
      <w:noProof/>
      <w:color w:val="000000" w:themeColor="text1"/>
      <w:sz w:val="40"/>
      <w:szCs w:val="56"/>
      <w:lang w:val="pt-BR"/>
    </w:rPr>
  </w:style>
  <w:style w:type="paragraph" w:customStyle="1" w:styleId="Dica">
    <w:name w:val="Dica"/>
    <w:basedOn w:val="Normal"/>
    <w:link w:val="DicaChar"/>
    <w:qFormat/>
    <w:rsid w:val="0000798E"/>
    <w:pPr>
      <w:shd w:val="clear" w:color="auto" w:fill="DAE7F6"/>
      <w:spacing w:before="240" w:after="240"/>
      <w:ind w:left="2268"/>
    </w:pPr>
    <w:rPr>
      <w:smallCaps/>
      <w:lang w:val="pt-BR"/>
    </w:rPr>
  </w:style>
  <w:style w:type="character" w:styleId="Hyperlink">
    <w:name w:val="Hyperlink"/>
    <w:basedOn w:val="Fontepargpadro"/>
    <w:uiPriority w:val="99"/>
    <w:unhideWhenUsed/>
    <w:rsid w:val="00346072"/>
    <w:rPr>
      <w:color w:val="0000FF" w:themeColor="hyperlink"/>
      <w:u w:val="single"/>
    </w:rPr>
  </w:style>
  <w:style w:type="character" w:customStyle="1" w:styleId="DicaChar">
    <w:name w:val="Dica Char"/>
    <w:basedOn w:val="Fontepargpadro"/>
    <w:link w:val="Dica"/>
    <w:rsid w:val="0000798E"/>
    <w:rPr>
      <w:rFonts w:ascii="Candara" w:hAnsi="Candara"/>
      <w:smallCaps/>
      <w:sz w:val="28"/>
      <w:szCs w:val="28"/>
      <w:shd w:val="clear" w:color="auto" w:fill="DAE7F6"/>
      <w:lang w:val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18" Type="http://schemas.microsoft.com/office/2007/relationships/hdphoto" Target="media/hdphoto1.wdp"/><Relationship Id="rId26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5.png"/><Relationship Id="rId25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image" Target="media/image7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1.png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23" Type="http://schemas.openxmlformats.org/officeDocument/2006/relationships/image" Target="media/image10.png"/><Relationship Id="rId28" Type="http://schemas.openxmlformats.org/officeDocument/2006/relationships/hyperlink" Target="https://doi.org/10.1590/1983-3652.2023.44946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6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eader" Target="header2.xml"/><Relationship Id="rId22" Type="http://schemas.openxmlformats.org/officeDocument/2006/relationships/image" Target="media/image9.png"/><Relationship Id="rId27" Type="http://schemas.openxmlformats.org/officeDocument/2006/relationships/hyperlink" Target="http://portal.mec.gov.br/index.php?option=com_docman&amp;view=download&amp;alias=79601-anexo-texto-bncc-reexportado-pdf-2&amp;category_slug=dezembro-2017-pdf&amp;Itemid=30192" TargetMode="External"/><Relationship Id="rId30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>
  <b:Source>
    <b:Tag>Tav15</b:Tag>
    <b:SourceType>ArticleInAPeriodical</b:SourceType>
    <b:Guid>{3E8115D2-DDC3-47E0-A0C0-D08AF8B93CE3}</b:Guid>
    <b:Author>
      <b:Author>
        <b:NameList>
          <b:Person>
            <b:Last>Tavares</b:Last>
            <b:First>Rita</b:First>
          </b:Person>
          <b:Person>
            <b:Last>Almeida</b:Last>
            <b:First>Pedro</b:First>
          </b:Person>
        </b:NameList>
      </b:Author>
    </b:Author>
    <b:Title>Metodologia Inquiry Based Science Education no 1.º e 2.º CEB com recurso a dispositivos  móveis – uma revisão crítica de casos práticos</b:Title>
    <b:PeriodicalTitle>Educação, Formação &amp; Tecnologias</b:PeriodicalTitle>
    <b:Year>2015</b:Year>
    <b:Pages>28-41</b:Pages>
    <b:Edition>8</b:Edition>
    <b:Volume>1</b:Volume>
    <b:RefOrder>1</b:RefOrder>
  </b:Source>
</b:Sources>
</file>

<file path=customXml/itemProps1.xml><?xml version="1.0" encoding="utf-8"?>
<ds:datastoreItem xmlns:ds="http://schemas.openxmlformats.org/officeDocument/2006/customXml" ds:itemID="{6A2FB6B7-54DD-4485-8F20-B9D15E81A4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057</Words>
  <Characters>6026</Characters>
  <Application>Microsoft Office Word</Application>
  <DocSecurity>0</DocSecurity>
  <Lines>50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fferson Rodrigues Silva</dc:creator>
  <cp:lastModifiedBy>Jefferson</cp:lastModifiedBy>
  <cp:revision>2</cp:revision>
  <dcterms:created xsi:type="dcterms:W3CDTF">2024-05-15T03:57:00Z</dcterms:created>
  <dcterms:modified xsi:type="dcterms:W3CDTF">2024-05-15T0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chemical-society</vt:lpwstr>
  </property>
  <property fmtid="{D5CDD505-2E9C-101B-9397-08002B2CF9AE}" pid="3" name="Mendeley Recent Style Name 0_1">
    <vt:lpwstr>American Chemical Society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pa-numeric-superscript-brackets</vt:lpwstr>
  </property>
  <property fmtid="{D5CDD505-2E9C-101B-9397-08002B2CF9AE}" pid="7" name="Mendeley Recent Style Name 2_1">
    <vt:lpwstr>American Psychological Association 7th edition (numeric, brackets)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chicago-fullnote-bibliography</vt:lpwstr>
  </property>
  <property fmtid="{D5CDD505-2E9C-101B-9397-08002B2CF9AE}" pid="11" name="Mendeley Recent Style Name 4_1">
    <vt:lpwstr>Chicago Manual of Style 17th edition (full note)</vt:lpwstr>
  </property>
  <property fmtid="{D5CDD505-2E9C-101B-9397-08002B2CF9AE}" pid="12" name="Mendeley Recent Style Id 5_1">
    <vt:lpwstr>http://www.zotero.org/styles/instituto-brasileiro-de-informacao-em-ciencia-e-tecnologia-abnt-initials</vt:lpwstr>
  </property>
  <property fmtid="{D5CDD505-2E9C-101B-9397-08002B2CF9AE}" pid="13" name="Mendeley Recent Style Name 5_1">
    <vt:lpwstr>Instituto Brasileiro de Informação em Ciência e Tecnologia - ABNT (autoria abreviada)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sage-vancouver-brackets</vt:lpwstr>
  </property>
  <property fmtid="{D5CDD505-2E9C-101B-9397-08002B2CF9AE}" pid="17" name="Mendeley Recent Style Name 7_1">
    <vt:lpwstr>SAGE - Vancouver (brackets)</vt:lpwstr>
  </property>
  <property fmtid="{D5CDD505-2E9C-101B-9397-08002B2CF9AE}" pid="18" name="Mendeley Recent Style Id 8_1">
    <vt:lpwstr>http://www.zotero.org/styles/taylor-and-francis-chicago-author-date</vt:lpwstr>
  </property>
  <property fmtid="{D5CDD505-2E9C-101B-9397-08002B2CF9AE}" pid="19" name="Mendeley Recent Style Name 8_1">
    <vt:lpwstr>Taylor &amp; Francis - Chicago Manual of Style (author-date)</vt:lpwstr>
  </property>
  <property fmtid="{D5CDD505-2E9C-101B-9397-08002B2CF9AE}" pid="20" name="Mendeley Recent Style Id 9_1">
    <vt:lpwstr>http://www.zotero.org/styles/associacao-brasileira-de-normas-tecnicas-ufmg-face-full</vt:lpwstr>
  </property>
  <property fmtid="{D5CDD505-2E9C-101B-9397-08002B2CF9AE}" pid="21" name="Mendeley Recent Style Name 9_1">
    <vt:lpwstr>Universidade Federal de Minas Gerais - Faculdade de Ciências Econômicas - ABNT (autoria completa)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1cf134b-2713-334a-885d-f3226519b2c0</vt:lpwstr>
  </property>
  <property fmtid="{D5CDD505-2E9C-101B-9397-08002B2CF9AE}" pid="24" name="Mendeley Citation Style_1">
    <vt:lpwstr>http://www.zotero.org/styles/instituto-brasileiro-de-informacao-em-ciencia-e-tecnologia-abnt-initials</vt:lpwstr>
  </property>
</Properties>
</file>